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77B33C" w14:textId="77777777" w:rsidR="00C74F7F" w:rsidRDefault="00152809" w:rsidP="005F0C3A">
      <w:pPr>
        <w:jc w:val="both"/>
        <w:rPr>
          <w:b/>
          <w:lang w:val="es-ES"/>
        </w:rPr>
      </w:pPr>
      <w:bookmarkStart w:id="0" w:name="_GoBack"/>
      <w:bookmarkEnd w:id="0"/>
      <w:r>
        <w:rPr>
          <w:b/>
          <w:lang w:val="es-ES"/>
        </w:rPr>
        <w:t>DISEÑO CENTRADO EN EL USUARIO PARA UN SISTEMA DE GESTIÓN DE RECLAMOS EN LA SUPERINTENDENCIA NACIONAL DE SALUD (SUSALUD)</w:t>
      </w:r>
      <w:r w:rsidR="00FF7F00">
        <w:rPr>
          <w:b/>
          <w:lang w:val="es-ES"/>
        </w:rPr>
        <w:t xml:space="preserve"> </w:t>
      </w:r>
    </w:p>
    <w:p w14:paraId="2B23C670" w14:textId="77777777" w:rsidR="00B14CEE" w:rsidRDefault="00B14CEE" w:rsidP="005F0C3A">
      <w:pPr>
        <w:jc w:val="both"/>
        <w:rPr>
          <w:b/>
          <w:lang w:val="es-ES"/>
        </w:rPr>
      </w:pPr>
    </w:p>
    <w:p w14:paraId="16806EA9" w14:textId="77777777" w:rsidR="00B14CEE" w:rsidRPr="00B70BC7" w:rsidRDefault="00B70BC7" w:rsidP="005F0C3A">
      <w:pPr>
        <w:jc w:val="both"/>
        <w:rPr>
          <w:lang w:val="es-ES"/>
        </w:rPr>
      </w:pPr>
      <w:r w:rsidRPr="00B70BC7">
        <w:rPr>
          <w:lang w:val="es-ES"/>
        </w:rPr>
        <w:t>Resumen Ejecutivo</w:t>
      </w:r>
    </w:p>
    <w:p w14:paraId="5822172B" w14:textId="77777777" w:rsidR="00B70BC7" w:rsidRDefault="00B70BC7" w:rsidP="005F0C3A">
      <w:pPr>
        <w:jc w:val="both"/>
        <w:rPr>
          <w:b/>
          <w:lang w:val="es-ES"/>
        </w:rPr>
      </w:pPr>
    </w:p>
    <w:p w14:paraId="2EDFBB4B" w14:textId="77777777" w:rsidR="0032191D" w:rsidRDefault="0032191D" w:rsidP="005F0C3A">
      <w:pPr>
        <w:pStyle w:val="Prrafodelista"/>
        <w:ind w:left="360"/>
        <w:jc w:val="both"/>
        <w:rPr>
          <w:lang w:val="es-ES"/>
        </w:rPr>
      </w:pPr>
    </w:p>
    <w:p w14:paraId="5820EA96" w14:textId="77777777" w:rsidR="006821A5" w:rsidRDefault="004B39A8" w:rsidP="005F0C3A">
      <w:pPr>
        <w:pStyle w:val="Prrafodelista"/>
        <w:numPr>
          <w:ilvl w:val="0"/>
          <w:numId w:val="1"/>
        </w:numPr>
        <w:jc w:val="both"/>
        <w:rPr>
          <w:lang w:val="es-ES"/>
        </w:rPr>
      </w:pPr>
      <w:r w:rsidRPr="001449F4">
        <w:rPr>
          <w:lang w:val="es-ES"/>
        </w:rPr>
        <w:t>Introducción</w:t>
      </w:r>
    </w:p>
    <w:p w14:paraId="01D45B21" w14:textId="77777777" w:rsidR="001D49DD" w:rsidRDefault="001D49DD" w:rsidP="005F0C3A">
      <w:pPr>
        <w:pStyle w:val="Prrafodelista"/>
        <w:jc w:val="both"/>
        <w:rPr>
          <w:lang w:val="es-ES"/>
        </w:rPr>
      </w:pPr>
    </w:p>
    <w:p w14:paraId="4AB8C446" w14:textId="77777777" w:rsidR="0072798B" w:rsidRDefault="00B33156" w:rsidP="005F0C3A">
      <w:pPr>
        <w:pStyle w:val="Prrafodelista"/>
        <w:numPr>
          <w:ilvl w:val="1"/>
          <w:numId w:val="1"/>
        </w:numPr>
        <w:jc w:val="both"/>
        <w:rPr>
          <w:lang w:val="es-ES"/>
        </w:rPr>
      </w:pPr>
      <w:r>
        <w:rPr>
          <w:lang w:val="es-ES"/>
        </w:rPr>
        <w:t>Monitoreo en la calidad de a</w:t>
      </w:r>
      <w:r w:rsidR="0072798B">
        <w:rPr>
          <w:lang w:val="es-ES"/>
        </w:rPr>
        <w:t>tención al usuario</w:t>
      </w:r>
      <w:r w:rsidR="00FD4519">
        <w:rPr>
          <w:lang w:val="es-ES"/>
        </w:rPr>
        <w:t xml:space="preserve"> en el sector salud</w:t>
      </w:r>
    </w:p>
    <w:p w14:paraId="2D4E8F9E" w14:textId="77777777" w:rsidR="00FD4519" w:rsidRDefault="00FD4519" w:rsidP="005F0C3A">
      <w:pPr>
        <w:jc w:val="both"/>
        <w:rPr>
          <w:lang w:val="es-ES"/>
        </w:rPr>
      </w:pPr>
    </w:p>
    <w:p w14:paraId="39E8773E" w14:textId="77777777" w:rsidR="000F6375" w:rsidRDefault="000F6375" w:rsidP="005F0C3A">
      <w:pPr>
        <w:jc w:val="both"/>
        <w:rPr>
          <w:lang w:val="es-ES"/>
        </w:rPr>
      </w:pPr>
      <w:r>
        <w:rPr>
          <w:lang w:val="es-ES"/>
        </w:rPr>
        <w:t>Actualmente se cuenta con diversas definiciones sobre lo que signi</w:t>
      </w:r>
      <w:r w:rsidR="006F5814">
        <w:rPr>
          <w:lang w:val="es-ES"/>
        </w:rPr>
        <w:t>fica la satisfacción del paciente</w:t>
      </w:r>
      <w:r>
        <w:rPr>
          <w:lang w:val="es-ES"/>
        </w:rPr>
        <w:t xml:space="preserve"> en centros de atención en salud</w:t>
      </w:r>
      <w:r w:rsidR="0005764A">
        <w:rPr>
          <w:lang w:val="es-ES"/>
        </w:rPr>
        <w:t xml:space="preserve"> </w:t>
      </w:r>
      <w:r w:rsidR="00B43145">
        <w:rPr>
          <w:lang w:val="es-ES"/>
        </w:rPr>
        <w:fldChar w:fldCharType="begin" w:fldLock="1"/>
      </w:r>
      <w:r w:rsidR="00CB4B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B43145">
        <w:rPr>
          <w:lang w:val="es-ES"/>
        </w:rPr>
        <w:fldChar w:fldCharType="separate"/>
      </w:r>
      <w:r w:rsidR="00CB4B8B" w:rsidRPr="00CB4B8B">
        <w:rPr>
          <w:noProof/>
          <w:lang w:val="es-ES"/>
        </w:rPr>
        <w:t>(1)</w:t>
      </w:r>
      <w:r w:rsidR="00B43145">
        <w:rPr>
          <w:lang w:val="es-ES"/>
        </w:rPr>
        <w:fldChar w:fldCharType="end"/>
      </w:r>
      <w:r w:rsidR="00F10873">
        <w:rPr>
          <w:lang w:val="es-ES"/>
        </w:rPr>
        <w:t xml:space="preserve">, mientras algunos resaltan </w:t>
      </w:r>
      <w:r w:rsidR="00CB4B8B">
        <w:rPr>
          <w:lang w:val="es-ES"/>
        </w:rPr>
        <w:t xml:space="preserve">que es principalmente sobre las actitudes hacia el cuidado en salud o los aspectos de estos cuidados </w:t>
      </w:r>
      <w:r w:rsidR="00B43145">
        <w:rPr>
          <w:lang w:val="es-ES"/>
        </w:rPr>
        <w:fldChar w:fldCharType="begin" w:fldLock="1"/>
      </w:r>
      <w:r w:rsidR="00CB4B8B">
        <w:rPr>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2)", "plainTextFormattedCitation" : "(2)", "previouslyFormattedCitation" : "(2)" }, "properties" : { "noteIndex" : 0 }, "schema" : "https://github.com/citation-style-language/schema/raw/master/csl-citation.json" }</w:instrText>
      </w:r>
      <w:r w:rsidR="00B43145">
        <w:rPr>
          <w:lang w:val="es-ES"/>
        </w:rPr>
        <w:fldChar w:fldCharType="separate"/>
      </w:r>
      <w:r w:rsidR="00CB4B8B" w:rsidRPr="00CB4B8B">
        <w:rPr>
          <w:noProof/>
          <w:lang w:val="es-ES"/>
        </w:rPr>
        <w:t>(2)</w:t>
      </w:r>
      <w:r w:rsidR="00B43145">
        <w:rPr>
          <w:lang w:val="es-ES"/>
        </w:rPr>
        <w:fldChar w:fldCharType="end"/>
      </w:r>
      <w:r w:rsidR="00CB4B8B">
        <w:rPr>
          <w:lang w:val="es-ES"/>
        </w:rPr>
        <w:t>, otros lo definen como las emociones, sentimientos y percepciones</w:t>
      </w:r>
      <w:r w:rsidR="00CA360A">
        <w:rPr>
          <w:lang w:val="es-ES"/>
        </w:rPr>
        <w:t xml:space="preserve"> de</w:t>
      </w:r>
      <w:r w:rsidR="004F503C">
        <w:rPr>
          <w:lang w:val="es-ES"/>
        </w:rPr>
        <w:t xml:space="preserve"> </w:t>
      </w:r>
      <w:r w:rsidR="00CB4B8B">
        <w:rPr>
          <w:lang w:val="es-ES"/>
        </w:rPr>
        <w:t>los pacientes sobre los servicios de cuidado de salud</w:t>
      </w:r>
      <w:r w:rsidR="00CA360A">
        <w:rPr>
          <w:lang w:val="es-ES"/>
        </w:rPr>
        <w:t xml:space="preserve"> que</w:t>
      </w:r>
      <w:r w:rsidR="00CB4B8B">
        <w:rPr>
          <w:lang w:val="es-ES"/>
        </w:rPr>
        <w:t xml:space="preserve"> han recibido </w:t>
      </w:r>
      <w:r w:rsidR="00B43145">
        <w:rPr>
          <w:lang w:val="es-ES"/>
        </w:rPr>
        <w:fldChar w:fldCharType="begin" w:fldLock="1"/>
      </w:r>
      <w:r w:rsidR="00C33B9D">
        <w:rPr>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3)", "plainTextFormattedCitation" : "(3)", "previouslyFormattedCitation" : "(3)" }, "properties" : { "noteIndex" : 0 }, "schema" : "https://github.com/citation-style-language/schema/raw/master/csl-citation.json" }</w:instrText>
      </w:r>
      <w:r w:rsidR="00B43145">
        <w:rPr>
          <w:lang w:val="es-ES"/>
        </w:rPr>
        <w:fldChar w:fldCharType="separate"/>
      </w:r>
      <w:r w:rsidR="00CB4B8B" w:rsidRPr="00CB4B8B">
        <w:rPr>
          <w:noProof/>
          <w:lang w:val="es-ES"/>
        </w:rPr>
        <w:t>(3)</w:t>
      </w:r>
      <w:r w:rsidR="00B43145">
        <w:rPr>
          <w:lang w:val="es-ES"/>
        </w:rPr>
        <w:fldChar w:fldCharType="end"/>
      </w:r>
      <w:r>
        <w:rPr>
          <w:lang w:val="es-ES"/>
        </w:rPr>
        <w:t>,</w:t>
      </w:r>
      <w:r w:rsidR="00C33B9D">
        <w:rPr>
          <w:lang w:val="es-ES"/>
        </w:rPr>
        <w:t xml:space="preserve"> y otros lo explican como el grado de congruencia que se da entre las expectativas ideales del paciente y sus percepciones sobre la atención recibida </w:t>
      </w:r>
      <w:r w:rsidR="00B43145">
        <w:rPr>
          <w:lang w:val="es-ES"/>
        </w:rPr>
        <w:fldChar w:fldCharType="begin" w:fldLock="1"/>
      </w:r>
      <w:r w:rsidR="0005764A">
        <w:rPr>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4)", "plainTextFormattedCitation" : "(4)", "previouslyFormattedCitation" : "(4)" }, "properties" : { "noteIndex" : 0 }, "schema" : "https://github.com/citation-style-language/schema/raw/master/csl-citation.json" }</w:instrText>
      </w:r>
      <w:r w:rsidR="00B43145">
        <w:rPr>
          <w:lang w:val="es-ES"/>
        </w:rPr>
        <w:fldChar w:fldCharType="separate"/>
      </w:r>
      <w:r w:rsidR="00C33B9D" w:rsidRPr="00C33B9D">
        <w:rPr>
          <w:noProof/>
          <w:lang w:val="es-ES"/>
        </w:rPr>
        <w:t>(4)</w:t>
      </w:r>
      <w:r w:rsidR="00B43145">
        <w:rPr>
          <w:lang w:val="es-ES"/>
        </w:rPr>
        <w:fldChar w:fldCharType="end"/>
      </w:r>
      <w:r w:rsidR="00C33B9D">
        <w:rPr>
          <w:lang w:val="es-ES"/>
        </w:rPr>
        <w:t>.</w:t>
      </w:r>
    </w:p>
    <w:p w14:paraId="26334D02" w14:textId="77777777" w:rsidR="00CB4B8B" w:rsidRDefault="00CB4B8B" w:rsidP="005F0C3A">
      <w:pPr>
        <w:jc w:val="both"/>
        <w:rPr>
          <w:lang w:val="es-ES"/>
        </w:rPr>
      </w:pPr>
    </w:p>
    <w:p w14:paraId="191E0425" w14:textId="77777777" w:rsidR="001366FB" w:rsidRDefault="006F5814" w:rsidP="005F0C3A">
      <w:pPr>
        <w:jc w:val="both"/>
        <w:rPr>
          <w:lang w:val="es-ES"/>
        </w:rPr>
      </w:pPr>
      <w:r>
        <w:rPr>
          <w:lang w:val="es-ES"/>
        </w:rPr>
        <w:t xml:space="preserve">Medir la satisfacción del paciente es </w:t>
      </w:r>
      <w:r w:rsidR="0045468B">
        <w:rPr>
          <w:lang w:val="es-ES"/>
        </w:rPr>
        <w:t>de suma importancia ya que se tiene que</w:t>
      </w:r>
      <w:r>
        <w:rPr>
          <w:lang w:val="es-ES"/>
        </w:rPr>
        <w:t xml:space="preserve"> </w:t>
      </w:r>
      <w:r w:rsidR="0005764A">
        <w:rPr>
          <w:lang w:val="es-ES"/>
        </w:rPr>
        <w:t xml:space="preserve">tomar en cuenta las percepciones de los pacientes para el desarrollo de estrategias con el objetivo de mejorar la calidad de atención </w:t>
      </w:r>
      <w:r w:rsidR="00B43145">
        <w:rPr>
          <w:lang w:val="es-ES"/>
        </w:rPr>
        <w:fldChar w:fldCharType="begin" w:fldLock="1"/>
      </w:r>
      <w:r w:rsidR="0045468B">
        <w:rPr>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 "plainTextFormattedCitation" : "(1)", "previouslyFormattedCitation" : "(1)" }, "properties" : { "noteIndex" : 0 }, "schema" : "https://github.com/citation-style-language/schema/raw/master/csl-citation.json" }</w:instrText>
      </w:r>
      <w:r w:rsidR="00B43145">
        <w:rPr>
          <w:lang w:val="es-ES"/>
        </w:rPr>
        <w:fldChar w:fldCharType="separate"/>
      </w:r>
      <w:r w:rsidR="0005764A" w:rsidRPr="0005764A">
        <w:rPr>
          <w:noProof/>
          <w:lang w:val="es-ES"/>
        </w:rPr>
        <w:t>(1)</w:t>
      </w:r>
      <w:r w:rsidR="00B43145">
        <w:rPr>
          <w:lang w:val="es-ES"/>
        </w:rPr>
        <w:fldChar w:fldCharType="end"/>
      </w:r>
      <w:r w:rsidR="0005764A">
        <w:rPr>
          <w:lang w:val="es-ES"/>
        </w:rPr>
        <w:t xml:space="preserve">. </w:t>
      </w:r>
    </w:p>
    <w:p w14:paraId="2F91BEAF" w14:textId="77777777" w:rsidR="001366FB" w:rsidRDefault="001366FB" w:rsidP="005F0C3A">
      <w:pPr>
        <w:jc w:val="both"/>
        <w:rPr>
          <w:lang w:val="es-ES"/>
        </w:rPr>
      </w:pPr>
    </w:p>
    <w:p w14:paraId="054CFEBE" w14:textId="77777777" w:rsidR="00432445" w:rsidRDefault="004434EB" w:rsidP="005F0C3A">
      <w:pPr>
        <w:jc w:val="both"/>
        <w:rPr>
          <w:lang w:val="es-ES"/>
        </w:rPr>
      </w:pPr>
      <w:r>
        <w:rPr>
          <w:lang w:val="es-ES"/>
        </w:rPr>
        <w:t xml:space="preserve">Teniendo claro que el objetivo principal es la satisfacción del paciente, </w:t>
      </w:r>
      <w:r w:rsidR="0045468B">
        <w:rPr>
          <w:lang w:val="es-ES"/>
        </w:rPr>
        <w:t>se tiene que hablar</w:t>
      </w:r>
      <w:r w:rsidR="00572A7D">
        <w:rPr>
          <w:lang w:val="es-ES"/>
        </w:rPr>
        <w:t>, necesariamente,</w:t>
      </w:r>
      <w:r w:rsidR="0045468B">
        <w:rPr>
          <w:lang w:val="es-ES"/>
        </w:rPr>
        <w:t xml:space="preserve"> de</w:t>
      </w:r>
      <w:r w:rsidR="00572A7D">
        <w:rPr>
          <w:lang w:val="es-ES"/>
        </w:rPr>
        <w:t xml:space="preserve"> la atención que se brinda al</w:t>
      </w:r>
      <w:r w:rsidR="0045468B">
        <w:rPr>
          <w:lang w:val="es-ES"/>
        </w:rPr>
        <w:t xml:space="preserve"> paciente</w:t>
      </w:r>
      <w:r>
        <w:rPr>
          <w:lang w:val="es-ES"/>
        </w:rPr>
        <w:t xml:space="preserve"> ya que </w:t>
      </w:r>
      <w:r w:rsidR="001366FB">
        <w:rPr>
          <w:lang w:val="es-ES"/>
        </w:rPr>
        <w:t>é</w:t>
      </w:r>
      <w:r w:rsidR="0045468B">
        <w:rPr>
          <w:lang w:val="es-ES"/>
        </w:rPr>
        <w:t xml:space="preserve">sta </w:t>
      </w:r>
      <w:r w:rsidR="00572A7D">
        <w:rPr>
          <w:lang w:val="es-ES"/>
        </w:rPr>
        <w:t>se define</w:t>
      </w:r>
      <w:r w:rsidR="0045468B">
        <w:rPr>
          <w:lang w:val="es-ES"/>
        </w:rPr>
        <w:t xml:space="preserve"> </w:t>
      </w:r>
      <w:r>
        <w:rPr>
          <w:lang w:val="es-ES"/>
        </w:rPr>
        <w:t>como “la capacidad de aplicar voluntariamente el entendimiento a un objetivo, tenerlo en cuenta o en consideración”</w:t>
      </w:r>
      <w:r w:rsidR="00A42F87">
        <w:rPr>
          <w:lang w:val="es-ES"/>
        </w:rPr>
        <w:t>.</w:t>
      </w:r>
      <w:r w:rsidR="00B43145">
        <w:rPr>
          <w:lang w:val="es-ES"/>
        </w:rPr>
        <w:fldChar w:fldCharType="begin" w:fldLock="1"/>
      </w:r>
      <w:r w:rsidR="00C24BBF">
        <w:rPr>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5)", "plainTextFormattedCitation" : "(5)", "previouslyFormattedCitation" : "(5)" }, "properties" : { "noteIndex" : 0 }, "schema" : "https://github.com/citation-style-language/schema/raw/master/csl-citation.json" }</w:instrText>
      </w:r>
      <w:r w:rsidR="00B43145">
        <w:rPr>
          <w:lang w:val="es-ES"/>
        </w:rPr>
        <w:fldChar w:fldCharType="separate"/>
      </w:r>
      <w:r w:rsidR="0045468B" w:rsidRPr="0045468B">
        <w:rPr>
          <w:noProof/>
          <w:lang w:val="es-ES"/>
        </w:rPr>
        <w:t>(5)</w:t>
      </w:r>
      <w:r w:rsidR="00B43145">
        <w:rPr>
          <w:lang w:val="es-ES"/>
        </w:rPr>
        <w:fldChar w:fldCharType="end"/>
      </w:r>
      <w:r w:rsidR="0045468B">
        <w:rPr>
          <w:lang w:val="es-ES"/>
        </w:rPr>
        <w:t xml:space="preserve"> </w:t>
      </w:r>
      <w:r w:rsidR="00572A7D">
        <w:rPr>
          <w:lang w:val="es-ES"/>
        </w:rPr>
        <w:t xml:space="preserve">Es decir, </w:t>
      </w:r>
      <w:r w:rsidR="002B50E1">
        <w:rPr>
          <w:lang w:val="es-ES"/>
        </w:rPr>
        <w:t>siendo el objetivo deseado</w:t>
      </w:r>
      <w:r w:rsidR="00CA360A">
        <w:rPr>
          <w:lang w:val="es-ES"/>
        </w:rPr>
        <w:t xml:space="preserve"> la satisfacción del paciente</w:t>
      </w:r>
      <w:r w:rsidR="00C8342C">
        <w:rPr>
          <w:lang w:val="es-ES"/>
        </w:rPr>
        <w:t>, nos</w:t>
      </w:r>
      <w:r w:rsidR="002B50E1">
        <w:rPr>
          <w:lang w:val="es-ES"/>
        </w:rPr>
        <w:t xml:space="preserve"> debe</w:t>
      </w:r>
      <w:r w:rsidR="00C8342C">
        <w:rPr>
          <w:lang w:val="es-ES"/>
        </w:rPr>
        <w:t>mos enfocar en</w:t>
      </w:r>
      <w:r w:rsidR="002B50E1">
        <w:rPr>
          <w:lang w:val="es-ES"/>
        </w:rPr>
        <w:t xml:space="preserve"> mejorar la atención al </w:t>
      </w:r>
      <w:r w:rsidR="00C8342C">
        <w:rPr>
          <w:lang w:val="es-ES"/>
        </w:rPr>
        <w:t>paciente</w:t>
      </w:r>
      <w:r w:rsidR="003B76C0">
        <w:rPr>
          <w:lang w:val="es-ES"/>
        </w:rPr>
        <w:t>.</w:t>
      </w:r>
    </w:p>
    <w:p w14:paraId="75D57737" w14:textId="77777777" w:rsidR="00C33B9D" w:rsidRDefault="00C33B9D" w:rsidP="005F0C3A">
      <w:pPr>
        <w:jc w:val="both"/>
        <w:rPr>
          <w:lang w:val="es-ES"/>
        </w:rPr>
      </w:pPr>
    </w:p>
    <w:p w14:paraId="194B8207" w14:textId="77777777" w:rsidR="00D21883" w:rsidRDefault="00D21883" w:rsidP="005F0C3A">
      <w:pPr>
        <w:jc w:val="both"/>
        <w:rPr>
          <w:lang w:val="es-ES"/>
        </w:rPr>
      </w:pPr>
      <w:r>
        <w:rPr>
          <w:lang w:val="es-ES"/>
        </w:rPr>
        <w:t>La atención al usuario en cualquie</w:t>
      </w:r>
      <w:r w:rsidR="007F699C">
        <w:rPr>
          <w:lang w:val="es-ES"/>
        </w:rPr>
        <w:t>r industria se centra en 2</w:t>
      </w:r>
      <w:r>
        <w:rPr>
          <w:lang w:val="es-ES"/>
        </w:rPr>
        <w:t xml:space="preserve"> componentes principales: atención </w:t>
      </w:r>
      <w:r w:rsidR="006752BF">
        <w:rPr>
          <w:lang w:val="es-ES"/>
        </w:rPr>
        <w:t>y comunicación. En el caso de lo</w:t>
      </w:r>
      <w:r>
        <w:rPr>
          <w:lang w:val="es-ES"/>
        </w:rPr>
        <w:t xml:space="preserve">s </w:t>
      </w:r>
      <w:r w:rsidR="006752BF">
        <w:rPr>
          <w:lang w:val="es-ES"/>
        </w:rPr>
        <w:t>centros de salud, la</w:t>
      </w:r>
      <w:r>
        <w:rPr>
          <w:lang w:val="es-ES"/>
        </w:rPr>
        <w:t xml:space="preserve"> atención al usuario es frecuentemente subestimada</w:t>
      </w:r>
      <w:r w:rsidR="00AC3A0C">
        <w:rPr>
          <w:lang w:val="es-ES"/>
        </w:rPr>
        <w:t xml:space="preserve"> debido a que no se comprende</w:t>
      </w:r>
      <w:r>
        <w:rPr>
          <w:lang w:val="es-ES"/>
        </w:rPr>
        <w:t xml:space="preserve"> </w:t>
      </w:r>
      <w:r w:rsidR="00036E42">
        <w:rPr>
          <w:lang w:val="es-ES"/>
        </w:rPr>
        <w:t xml:space="preserve">que dichos “usuarios” no son iguales </w:t>
      </w:r>
      <w:r w:rsidR="00AC3A0C">
        <w:rPr>
          <w:lang w:val="es-ES"/>
        </w:rPr>
        <w:t>a</w:t>
      </w:r>
      <w:r w:rsidR="003D2BC8">
        <w:rPr>
          <w:lang w:val="es-ES"/>
        </w:rPr>
        <w:t xml:space="preserve"> los usuarios de cualquier otra industria, en ellos la satisfa</w:t>
      </w:r>
      <w:r w:rsidR="007F699C">
        <w:rPr>
          <w:lang w:val="es-ES"/>
        </w:rPr>
        <w:t>cción se ve reflejada en los 2</w:t>
      </w:r>
      <w:r w:rsidR="003D2BC8">
        <w:rPr>
          <w:lang w:val="es-ES"/>
        </w:rPr>
        <w:t xml:space="preserve"> componentes de la atención y no solo mant</w:t>
      </w:r>
      <w:r w:rsidR="00AC3A0C">
        <w:rPr>
          <w:lang w:val="es-ES"/>
        </w:rPr>
        <w:t>eniendo felices a los pacientes.</w:t>
      </w:r>
      <w:r w:rsidR="003D2BC8">
        <w:rPr>
          <w:lang w:val="es-ES"/>
        </w:rPr>
        <w:t xml:space="preserve"> </w:t>
      </w:r>
      <w:r w:rsidR="00B43145">
        <w:rPr>
          <w:lang w:val="es-ES"/>
        </w:rPr>
        <w:fldChar w:fldCharType="begin" w:fldLock="1"/>
      </w:r>
      <w:r w:rsidR="00C24BBF">
        <w:rPr>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6)", "plainTextFormattedCitation" : "(6)", "previouslyFormattedCitation" : "(6)" }, "properties" : { "noteIndex" : 0 }, "schema" : "https://github.com/citation-style-language/schema/raw/master/csl-citation.json" }</w:instrText>
      </w:r>
      <w:r w:rsidR="00B43145">
        <w:rPr>
          <w:lang w:val="es-ES"/>
        </w:rPr>
        <w:fldChar w:fldCharType="separate"/>
      </w:r>
      <w:r w:rsidR="0045468B" w:rsidRPr="0045468B">
        <w:rPr>
          <w:noProof/>
          <w:lang w:val="es-ES"/>
        </w:rPr>
        <w:t>(6)</w:t>
      </w:r>
      <w:r w:rsidR="00B43145">
        <w:rPr>
          <w:lang w:val="es-ES"/>
        </w:rPr>
        <w:fldChar w:fldCharType="end"/>
      </w:r>
      <w:r w:rsidR="003D2BC8">
        <w:rPr>
          <w:lang w:val="es-ES"/>
        </w:rPr>
        <w:t xml:space="preserve"> </w:t>
      </w:r>
    </w:p>
    <w:p w14:paraId="00C80291" w14:textId="77777777" w:rsidR="00AE73A1" w:rsidRDefault="00AE73A1" w:rsidP="005F0C3A">
      <w:pPr>
        <w:jc w:val="both"/>
        <w:rPr>
          <w:lang w:val="es-ES"/>
        </w:rPr>
      </w:pPr>
    </w:p>
    <w:p w14:paraId="141714C0" w14:textId="77777777" w:rsidR="00AE73A1" w:rsidRDefault="00921FAE" w:rsidP="005F0C3A">
      <w:pPr>
        <w:jc w:val="both"/>
        <w:rPr>
          <w:lang w:val="es-ES"/>
        </w:rPr>
      </w:pPr>
      <w:r>
        <w:rPr>
          <w:lang w:val="es-ES"/>
        </w:rPr>
        <w:t xml:space="preserve">Ante la necesidad de colectar datos sobre la calidad de atención en </w:t>
      </w:r>
      <w:r w:rsidR="00A42F87">
        <w:rPr>
          <w:lang w:val="es-ES"/>
        </w:rPr>
        <w:t>salud, en Estados Unidos se creó</w:t>
      </w:r>
      <w:r>
        <w:rPr>
          <w:lang w:val="es-ES"/>
        </w:rPr>
        <w:t xml:space="preserve"> el Hospital </w:t>
      </w:r>
      <w:proofErr w:type="spellStart"/>
      <w:r>
        <w:rPr>
          <w:lang w:val="es-ES"/>
        </w:rPr>
        <w:t>Consumer</w:t>
      </w:r>
      <w:proofErr w:type="spellEnd"/>
      <w:r>
        <w:rPr>
          <w:lang w:val="es-ES"/>
        </w:rPr>
        <w:t xml:space="preserve"> </w:t>
      </w:r>
      <w:proofErr w:type="spellStart"/>
      <w:r>
        <w:rPr>
          <w:lang w:val="es-ES"/>
        </w:rPr>
        <w:t>Assesment</w:t>
      </w:r>
      <w:proofErr w:type="spellEnd"/>
      <w:r>
        <w:rPr>
          <w:lang w:val="es-ES"/>
        </w:rPr>
        <w:t xml:space="preserve"> of </w:t>
      </w:r>
      <w:proofErr w:type="spellStart"/>
      <w:r>
        <w:rPr>
          <w:lang w:val="es-ES"/>
        </w:rPr>
        <w:t>Healthcare</w:t>
      </w:r>
      <w:proofErr w:type="spellEnd"/>
      <w:r>
        <w:rPr>
          <w:lang w:val="es-ES"/>
        </w:rPr>
        <w:t xml:space="preserve"> </w:t>
      </w:r>
      <w:proofErr w:type="spellStart"/>
      <w:r>
        <w:rPr>
          <w:lang w:val="es-ES"/>
        </w:rPr>
        <w:t>Providers</w:t>
      </w:r>
      <w:proofErr w:type="spellEnd"/>
      <w:r>
        <w:rPr>
          <w:lang w:val="es-ES"/>
        </w:rPr>
        <w:t xml:space="preserve"> and </w:t>
      </w:r>
      <w:proofErr w:type="spellStart"/>
      <w:r>
        <w:rPr>
          <w:lang w:val="es-ES"/>
        </w:rPr>
        <w:t>Systems</w:t>
      </w:r>
      <w:proofErr w:type="spellEnd"/>
      <w:r>
        <w:rPr>
          <w:lang w:val="es-ES"/>
        </w:rPr>
        <w:t xml:space="preserve"> (HCAHPS) en el año 2006</w:t>
      </w:r>
      <w:r w:rsidR="00A42F87">
        <w:rPr>
          <w:lang w:val="es-ES"/>
        </w:rPr>
        <w:t>,</w:t>
      </w:r>
      <w:r>
        <w:rPr>
          <w:lang w:val="es-ES"/>
        </w:rPr>
        <w:t xml:space="preserve"> con el fin de medir las perspectivas de </w:t>
      </w:r>
      <w:r w:rsidR="00A42F87">
        <w:rPr>
          <w:lang w:val="es-ES"/>
        </w:rPr>
        <w:t xml:space="preserve">los </w:t>
      </w:r>
      <w:r>
        <w:rPr>
          <w:lang w:val="es-ES"/>
        </w:rPr>
        <w:t xml:space="preserve">pacientes sobre la </w:t>
      </w:r>
      <w:r w:rsidR="00AD4649">
        <w:rPr>
          <w:lang w:val="es-ES"/>
        </w:rPr>
        <w:t>atención recibida en los hospitales. E</w:t>
      </w:r>
      <w:r w:rsidR="007F699C">
        <w:rPr>
          <w:lang w:val="es-ES"/>
        </w:rPr>
        <w:t>sta encuesta se divide en 3</w:t>
      </w:r>
      <w:r>
        <w:rPr>
          <w:lang w:val="es-ES"/>
        </w:rPr>
        <w:t xml:space="preserve"> temas (individuales, combinados y</w:t>
      </w:r>
      <w:r w:rsidR="00701E23">
        <w:rPr>
          <w:lang w:val="es-ES"/>
        </w:rPr>
        <w:t xml:space="preserve"> globales) donde se tratan asuntos</w:t>
      </w:r>
      <w:r>
        <w:rPr>
          <w:lang w:val="es-ES"/>
        </w:rPr>
        <w:t xml:space="preserve"> desde Comunicación con el médico, Comunicación con el personal de enfermería </w:t>
      </w:r>
      <w:r w:rsidR="00622230">
        <w:rPr>
          <w:lang w:val="es-ES"/>
        </w:rPr>
        <w:t xml:space="preserve">hasta Limpieza y Tranquilidad del entorno hospitalario </w:t>
      </w:r>
      <w:r w:rsidR="00B43145">
        <w:rPr>
          <w:lang w:val="es-ES"/>
        </w:rPr>
        <w:fldChar w:fldCharType="begin" w:fldLock="1"/>
      </w:r>
      <w:r w:rsidR="00C24BBF">
        <w:rPr>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7)", "plainTextFormattedCitation" : "(7)", "previouslyFormattedCitation" : "(7)" }, "properties" : { "noteIndex" : 0 }, "schema" : "https://github.com/citation-style-language/schema/raw/master/csl-citation.json" }</w:instrText>
      </w:r>
      <w:r w:rsidR="00B43145">
        <w:rPr>
          <w:lang w:val="es-ES"/>
        </w:rPr>
        <w:fldChar w:fldCharType="separate"/>
      </w:r>
      <w:r w:rsidR="0045468B" w:rsidRPr="0045468B">
        <w:rPr>
          <w:noProof/>
          <w:lang w:val="es-ES"/>
        </w:rPr>
        <w:t>(7)</w:t>
      </w:r>
      <w:r w:rsidR="00B43145">
        <w:rPr>
          <w:lang w:val="es-ES"/>
        </w:rPr>
        <w:fldChar w:fldCharType="end"/>
      </w:r>
      <w:r w:rsidR="000F71B6">
        <w:rPr>
          <w:lang w:val="es-ES"/>
        </w:rPr>
        <w:t xml:space="preserve">. </w:t>
      </w:r>
      <w:r w:rsidR="003B76C0">
        <w:rPr>
          <w:lang w:val="es-ES"/>
        </w:rPr>
        <w:t xml:space="preserve">En Francia, </w:t>
      </w:r>
      <w:r w:rsidR="004C19D8">
        <w:rPr>
          <w:lang w:val="es-ES"/>
        </w:rPr>
        <w:t>desde el año 1996 es obligatoria</w:t>
      </w:r>
      <w:r w:rsidR="003B76C0">
        <w:rPr>
          <w:lang w:val="es-ES"/>
        </w:rPr>
        <w:t xml:space="preserve"> una evaluación a los pacientes sobre su satisfacción</w:t>
      </w:r>
      <w:r w:rsidR="00C24BBF">
        <w:rPr>
          <w:lang w:val="es-ES"/>
        </w:rPr>
        <w:t xml:space="preserve"> </w:t>
      </w:r>
      <w:r w:rsidR="00B43145">
        <w:rPr>
          <w:lang w:val="es-ES"/>
        </w:rPr>
        <w:fldChar w:fldCharType="begin" w:fldLock="1"/>
      </w:r>
      <w:r w:rsidR="001D49DD">
        <w:rPr>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8)", "plainTextFormattedCitation" : "(8)", "previouslyFormattedCitation" : "(8)" }, "properties" : { "noteIndex" : 0 }, "schema" : "https://github.com/citation-style-language/schema/raw/master/csl-citation.json" }</w:instrText>
      </w:r>
      <w:r w:rsidR="00B43145">
        <w:rPr>
          <w:lang w:val="es-ES"/>
        </w:rPr>
        <w:fldChar w:fldCharType="separate"/>
      </w:r>
      <w:r w:rsidR="00C24BBF" w:rsidRPr="00C24BBF">
        <w:rPr>
          <w:noProof/>
          <w:lang w:val="es-ES"/>
        </w:rPr>
        <w:t>(8)</w:t>
      </w:r>
      <w:r w:rsidR="00B43145">
        <w:rPr>
          <w:lang w:val="es-ES"/>
        </w:rPr>
        <w:fldChar w:fldCharType="end"/>
      </w:r>
      <w:r w:rsidR="00014761">
        <w:rPr>
          <w:lang w:val="es-ES"/>
        </w:rPr>
        <w:t>;</w:t>
      </w:r>
      <w:r w:rsidR="003B76C0">
        <w:rPr>
          <w:lang w:val="es-ES"/>
        </w:rPr>
        <w:t xml:space="preserve"> en Alemania </w:t>
      </w:r>
      <w:r w:rsidR="004C19D8">
        <w:rPr>
          <w:lang w:val="es-ES"/>
        </w:rPr>
        <w:t>se agregó</w:t>
      </w:r>
      <w:r w:rsidR="00C24BBF">
        <w:rPr>
          <w:lang w:val="es-ES"/>
        </w:rPr>
        <w:t xml:space="preserve"> el indicador de satisfacción del paciente a sus reportes de manejo de la calidad desde el 2005 </w:t>
      </w:r>
      <w:r w:rsidR="00B43145">
        <w:rPr>
          <w:lang w:val="es-ES"/>
        </w:rPr>
        <w:fldChar w:fldCharType="begin" w:fldLock="1"/>
      </w:r>
      <w:r w:rsidR="00C24BBF">
        <w:rPr>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9)", "plainTextFormattedCitation" : "(9)", "previouslyFormattedCitation" : "(9)" }, "properties" : { "noteIndex" : 0 }, "schema" : "https://github.com/citation-style-language/schema/raw/master/csl-citation.json" }</w:instrText>
      </w:r>
      <w:r w:rsidR="00B43145">
        <w:rPr>
          <w:lang w:val="es-ES"/>
        </w:rPr>
        <w:fldChar w:fldCharType="separate"/>
      </w:r>
      <w:r w:rsidR="00C24BBF" w:rsidRPr="00C24BBF">
        <w:rPr>
          <w:noProof/>
          <w:lang w:val="es-ES"/>
        </w:rPr>
        <w:t>(9)</w:t>
      </w:r>
      <w:r w:rsidR="00B43145">
        <w:rPr>
          <w:lang w:val="es-ES"/>
        </w:rPr>
        <w:fldChar w:fldCharType="end"/>
      </w:r>
      <w:r w:rsidR="00C24BBF">
        <w:rPr>
          <w:lang w:val="es-ES"/>
        </w:rPr>
        <w:t>. En Inglaterra, desde el 2002</w:t>
      </w:r>
      <w:r w:rsidR="004C19D8">
        <w:rPr>
          <w:lang w:val="es-ES"/>
        </w:rPr>
        <w:t>, el Departamento de Salud lanzó</w:t>
      </w:r>
      <w:r w:rsidR="00C24BBF">
        <w:rPr>
          <w:lang w:val="es-ES"/>
        </w:rPr>
        <w:t xml:space="preserve"> un programa nacional de enc</w:t>
      </w:r>
      <w:r w:rsidR="004C19D8">
        <w:rPr>
          <w:lang w:val="es-ES"/>
        </w:rPr>
        <w:t>uestas en el</w:t>
      </w:r>
      <w:r w:rsidR="00BF6517">
        <w:rPr>
          <w:lang w:val="es-ES"/>
        </w:rPr>
        <w:t xml:space="preserve"> que cada centro de salud (llamados NHS Trust)</w:t>
      </w:r>
      <w:r w:rsidR="00C24BBF">
        <w:rPr>
          <w:lang w:val="es-ES"/>
        </w:rPr>
        <w:t xml:space="preserve"> debe encuestar a sus pacientes una vez al año </w:t>
      </w:r>
      <w:r w:rsidR="00B43145">
        <w:rPr>
          <w:lang w:val="es-ES"/>
        </w:rPr>
        <w:fldChar w:fldCharType="begin" w:fldLock="1"/>
      </w:r>
      <w:r w:rsidR="001D49DD">
        <w:rPr>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0)", "plainTextFormattedCitation" : "(10)", "previouslyFormattedCitation" : "(10)" }, "properties" : { "noteIndex" : 0 }, "schema" : "https://github.com/citation-style-language/schema/raw/master/csl-citation.json" }</w:instrText>
      </w:r>
      <w:r w:rsidR="00B43145">
        <w:rPr>
          <w:lang w:val="es-ES"/>
        </w:rPr>
        <w:fldChar w:fldCharType="separate"/>
      </w:r>
      <w:r w:rsidR="00C24BBF" w:rsidRPr="00C24BBF">
        <w:rPr>
          <w:noProof/>
          <w:lang w:val="es-ES"/>
        </w:rPr>
        <w:t>(10)</w:t>
      </w:r>
      <w:r w:rsidR="00B43145">
        <w:rPr>
          <w:lang w:val="es-ES"/>
        </w:rPr>
        <w:fldChar w:fldCharType="end"/>
      </w:r>
      <w:r w:rsidR="00C24BBF">
        <w:rPr>
          <w:lang w:val="es-ES"/>
        </w:rPr>
        <w:t>.</w:t>
      </w:r>
    </w:p>
    <w:p w14:paraId="5483B356" w14:textId="77777777" w:rsidR="00D21883" w:rsidRDefault="00D21883" w:rsidP="005F0C3A">
      <w:pPr>
        <w:jc w:val="both"/>
        <w:rPr>
          <w:lang w:val="es-ES"/>
        </w:rPr>
      </w:pPr>
    </w:p>
    <w:p w14:paraId="5B83C850" w14:textId="77777777" w:rsidR="0072798B" w:rsidRDefault="00152809" w:rsidP="005F0C3A">
      <w:pPr>
        <w:pStyle w:val="Prrafodelista"/>
        <w:numPr>
          <w:ilvl w:val="1"/>
          <w:numId w:val="1"/>
        </w:numPr>
        <w:jc w:val="both"/>
        <w:rPr>
          <w:lang w:val="es-ES"/>
        </w:rPr>
      </w:pPr>
      <w:r>
        <w:rPr>
          <w:lang w:val="es-ES"/>
        </w:rPr>
        <w:t>Sistema de gestión de reclamos en el sector salud: Importancia y Utilidad</w:t>
      </w:r>
    </w:p>
    <w:p w14:paraId="69A893F4" w14:textId="77777777" w:rsidR="0065367E" w:rsidRDefault="0065367E" w:rsidP="005F0C3A">
      <w:pPr>
        <w:jc w:val="both"/>
        <w:rPr>
          <w:lang w:val="es-ES"/>
        </w:rPr>
      </w:pPr>
    </w:p>
    <w:p w14:paraId="0340F141" w14:textId="77777777" w:rsidR="0065367E" w:rsidRDefault="003C3C02" w:rsidP="005F0C3A">
      <w:pPr>
        <w:jc w:val="both"/>
        <w:rPr>
          <w:lang w:val="es-ES"/>
        </w:rPr>
      </w:pPr>
      <w:r>
        <w:rPr>
          <w:lang w:val="es-ES"/>
        </w:rPr>
        <w:t>El manejo correcto de los reclamos</w:t>
      </w:r>
      <w:r w:rsidR="00084FA5">
        <w:rPr>
          <w:lang w:val="es-ES"/>
        </w:rPr>
        <w:t xml:space="preserve"> es u</w:t>
      </w:r>
      <w:r>
        <w:rPr>
          <w:lang w:val="es-ES"/>
        </w:rPr>
        <w:t>na de las estrategias que debe</w:t>
      </w:r>
      <w:r w:rsidR="00084FA5">
        <w:rPr>
          <w:lang w:val="es-ES"/>
        </w:rPr>
        <w:t xml:space="preserve"> utilizarse para la mejora de</w:t>
      </w:r>
      <w:r>
        <w:rPr>
          <w:lang w:val="es-ES"/>
        </w:rPr>
        <w:t xml:space="preserve"> calidad en atención al usuario.</w:t>
      </w:r>
      <w:r w:rsidR="00084FA5">
        <w:rPr>
          <w:lang w:val="es-ES"/>
        </w:rPr>
        <w:t xml:space="preserve"> </w:t>
      </w:r>
      <w:r>
        <w:rPr>
          <w:lang w:val="es-ES"/>
        </w:rPr>
        <w:t>Es usual ver los reclamos de forma negativa pero éstos deben ser visto</w:t>
      </w:r>
      <w:r w:rsidR="00005D02">
        <w:rPr>
          <w:lang w:val="es-ES"/>
        </w:rPr>
        <w:t xml:space="preserve">s como oportunidades de mejora y sirven mucho para identificar </w:t>
      </w:r>
      <w:r>
        <w:rPr>
          <w:lang w:val="es-ES"/>
        </w:rPr>
        <w:t xml:space="preserve">los </w:t>
      </w:r>
      <w:r w:rsidR="00005D02">
        <w:rPr>
          <w:lang w:val="es-ES"/>
        </w:rPr>
        <w:t xml:space="preserve">problemas que ocurren en procesos internos que antes no se tenían en consideración. En el caso de salud, </w:t>
      </w:r>
      <w:r w:rsidR="00431BC1">
        <w:rPr>
          <w:lang w:val="es-ES"/>
        </w:rPr>
        <w:t>ocurre exactamente lo mismo</w:t>
      </w:r>
      <w:r>
        <w:rPr>
          <w:lang w:val="es-ES"/>
        </w:rPr>
        <w:t>, ya que los reclamos presentados por los pacientes y</w:t>
      </w:r>
      <w:r w:rsidR="00DC67DF">
        <w:rPr>
          <w:lang w:val="es-ES"/>
        </w:rPr>
        <w:t xml:space="preserve"> familiares pueden proveer información importante</w:t>
      </w:r>
      <w:r>
        <w:rPr>
          <w:lang w:val="es-ES"/>
        </w:rPr>
        <w:t xml:space="preserve"> sobre có</w:t>
      </w:r>
      <w:r w:rsidR="00EF282F">
        <w:rPr>
          <w:lang w:val="es-ES"/>
        </w:rPr>
        <w:t>mo mejorar la atención a</w:t>
      </w:r>
      <w:r w:rsidR="00DC67DF">
        <w:rPr>
          <w:lang w:val="es-ES"/>
        </w:rPr>
        <w:t>l paciente</w:t>
      </w:r>
      <w:r>
        <w:rPr>
          <w:lang w:val="es-ES"/>
        </w:rPr>
        <w:t xml:space="preserve"> y sirven para que lo</w:t>
      </w:r>
      <w:r w:rsidR="00431BC1">
        <w:rPr>
          <w:lang w:val="es-ES"/>
        </w:rPr>
        <w:t>s</w:t>
      </w:r>
      <w:r>
        <w:rPr>
          <w:lang w:val="es-ES"/>
        </w:rPr>
        <w:t xml:space="preserve"> centros</w:t>
      </w:r>
      <w:r w:rsidR="00431BC1">
        <w:rPr>
          <w:lang w:val="es-ES"/>
        </w:rPr>
        <w:t xml:space="preserve"> de salud puedan detec</w:t>
      </w:r>
      <w:r w:rsidR="00EF282F">
        <w:rPr>
          <w:lang w:val="es-ES"/>
        </w:rPr>
        <w:t>tar problemas sis</w:t>
      </w:r>
      <w:r>
        <w:rPr>
          <w:lang w:val="es-ES"/>
        </w:rPr>
        <w:t>temáticos en la atención que brindan</w:t>
      </w:r>
      <w:r w:rsidR="00431BC1">
        <w:rPr>
          <w:lang w:val="es-ES"/>
        </w:rPr>
        <w:t>. Es por eso que las de</w:t>
      </w:r>
      <w:r w:rsidR="00522B7A">
        <w:rPr>
          <w:lang w:val="es-ES"/>
        </w:rPr>
        <w:t>ficiencias en el manejo</w:t>
      </w:r>
      <w:r>
        <w:rPr>
          <w:lang w:val="es-ES"/>
        </w:rPr>
        <w:t xml:space="preserve"> de reclamos</w:t>
      </w:r>
      <w:r w:rsidR="00431BC1">
        <w:rPr>
          <w:lang w:val="es-ES"/>
        </w:rPr>
        <w:t xml:space="preserve"> significa que las señales de advertencia </w:t>
      </w:r>
      <w:r w:rsidR="00522B7A">
        <w:rPr>
          <w:lang w:val="es-ES"/>
        </w:rPr>
        <w:t>est</w:t>
      </w:r>
      <w:r w:rsidR="00EF282F">
        <w:rPr>
          <w:lang w:val="es-ES"/>
        </w:rPr>
        <w:t>án siendo pasadas por alto y resalta</w:t>
      </w:r>
      <w:r w:rsidR="00522B7A">
        <w:rPr>
          <w:lang w:val="es-ES"/>
        </w:rPr>
        <w:t xml:space="preserve"> los procesos en los que se necesitan mejoras</w:t>
      </w:r>
      <w:r w:rsidR="00441091">
        <w:rPr>
          <w:lang w:val="es-ES"/>
        </w:rPr>
        <w:t xml:space="preserve"> </w:t>
      </w:r>
      <w:r w:rsidR="00B43145">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B43145">
        <w:rPr>
          <w:lang w:val="es-ES"/>
        </w:rPr>
        <w:fldChar w:fldCharType="separate"/>
      </w:r>
      <w:r w:rsidR="00D440F7" w:rsidRPr="00D440F7">
        <w:rPr>
          <w:noProof/>
          <w:lang w:val="es-ES"/>
        </w:rPr>
        <w:t>(11)</w:t>
      </w:r>
      <w:r w:rsidR="00B43145">
        <w:rPr>
          <w:lang w:val="es-ES"/>
        </w:rPr>
        <w:fldChar w:fldCharType="end"/>
      </w:r>
      <w:r w:rsidR="00522B7A">
        <w:rPr>
          <w:lang w:val="es-ES"/>
        </w:rPr>
        <w:t>.</w:t>
      </w:r>
    </w:p>
    <w:p w14:paraId="6D73F685" w14:textId="77777777" w:rsidR="00D52EA0" w:rsidRDefault="00D52EA0" w:rsidP="005F0C3A">
      <w:pPr>
        <w:jc w:val="both"/>
        <w:rPr>
          <w:lang w:val="es-ES"/>
        </w:rPr>
      </w:pPr>
    </w:p>
    <w:p w14:paraId="14C53718" w14:textId="77777777" w:rsidR="00E46B73" w:rsidRDefault="00E46B73" w:rsidP="005F0C3A">
      <w:pPr>
        <w:jc w:val="both"/>
        <w:rPr>
          <w:lang w:val="es-ES"/>
        </w:rPr>
      </w:pPr>
      <w:r>
        <w:rPr>
          <w:lang w:val="es-ES"/>
        </w:rPr>
        <w:t>El análisis de los reclamos</w:t>
      </w:r>
      <w:r w:rsidR="005E01CD" w:rsidRPr="00B6431A">
        <w:rPr>
          <w:lang w:val="es-ES"/>
        </w:rPr>
        <w:t xml:space="preserve"> de los pacientes tiene</w:t>
      </w:r>
      <w:r w:rsidR="007F699C">
        <w:rPr>
          <w:lang w:val="es-ES"/>
        </w:rPr>
        <w:t xml:space="preserve"> 2</w:t>
      </w:r>
      <w:r w:rsidR="00D52EA0" w:rsidRPr="00B6431A">
        <w:rPr>
          <w:lang w:val="es-ES"/>
        </w:rPr>
        <w:t xml:space="preserve"> fun</w:t>
      </w:r>
      <w:r>
        <w:rPr>
          <w:lang w:val="es-ES"/>
        </w:rPr>
        <w:t>ciones principales dentro de un centro</w:t>
      </w:r>
      <w:r w:rsidR="00D52EA0" w:rsidRPr="00B6431A">
        <w:rPr>
          <w:lang w:val="es-ES"/>
        </w:rPr>
        <w:t xml:space="preserve"> de salud. </w:t>
      </w:r>
    </w:p>
    <w:p w14:paraId="6CDF57FA" w14:textId="77777777" w:rsidR="00E46B73" w:rsidRDefault="00E46B73" w:rsidP="005F0C3A">
      <w:pPr>
        <w:jc w:val="both"/>
        <w:rPr>
          <w:lang w:val="es-ES"/>
        </w:rPr>
      </w:pPr>
    </w:p>
    <w:p w14:paraId="4F3EFDDE" w14:textId="77777777" w:rsidR="00D52EA0" w:rsidRDefault="00E46B73" w:rsidP="005F0C3A">
      <w:pPr>
        <w:jc w:val="both"/>
        <w:rPr>
          <w:lang w:val="es-ES"/>
        </w:rPr>
      </w:pPr>
      <w:r>
        <w:rPr>
          <w:lang w:val="es-ES"/>
        </w:rPr>
        <w:t>Primero, permite</w:t>
      </w:r>
      <w:r w:rsidR="00D52EA0" w:rsidRPr="00B6431A">
        <w:rPr>
          <w:lang w:val="es-ES"/>
        </w:rPr>
        <w:t xml:space="preserve"> que las inquietud</w:t>
      </w:r>
      <w:r>
        <w:rPr>
          <w:lang w:val="es-ES"/>
        </w:rPr>
        <w:t>es específicas de pacientes se cumplan</w:t>
      </w:r>
      <w:r w:rsidR="00003035" w:rsidRPr="00B6431A">
        <w:rPr>
          <w:lang w:val="es-ES"/>
        </w:rPr>
        <w:t xml:space="preserve">, y con esto se creen soluciones para </w:t>
      </w:r>
      <w:r>
        <w:rPr>
          <w:lang w:val="es-ES"/>
        </w:rPr>
        <w:t xml:space="preserve">enfrentar los </w:t>
      </w:r>
      <w:r w:rsidR="00003035" w:rsidRPr="00B6431A">
        <w:rPr>
          <w:lang w:val="es-ES"/>
        </w:rPr>
        <w:t>futuros problemas específicos qu</w:t>
      </w:r>
      <w:r w:rsidR="00892146">
        <w:rPr>
          <w:lang w:val="es-ES"/>
        </w:rPr>
        <w:t>e puedan surgir. Segundo, puede</w:t>
      </w:r>
      <w:r w:rsidR="00003035" w:rsidRPr="00B6431A">
        <w:rPr>
          <w:lang w:val="es-ES"/>
        </w:rPr>
        <w:t xml:space="preserve"> proveer una idea de </w:t>
      </w:r>
      <w:r w:rsidR="00892146">
        <w:rPr>
          <w:lang w:val="es-ES"/>
        </w:rPr>
        <w:t xml:space="preserve">los </w:t>
      </w:r>
      <w:r w:rsidR="00003035" w:rsidRPr="00B6431A">
        <w:rPr>
          <w:lang w:val="es-ES"/>
        </w:rPr>
        <w:t>problemas que ocurren en todo el sistema de atención al paciente y permite que se puedan hacer co</w:t>
      </w:r>
      <w:r w:rsidR="00892146">
        <w:rPr>
          <w:lang w:val="es-ES"/>
        </w:rPr>
        <w:t>mparaciones entre centros</w:t>
      </w:r>
      <w:r w:rsidR="00003035" w:rsidRPr="00B6431A">
        <w:rPr>
          <w:lang w:val="es-ES"/>
        </w:rPr>
        <w:t xml:space="preserve"> de salud </w:t>
      </w:r>
      <w:r w:rsidR="00B43145" w:rsidRPr="00B6431A">
        <w:rPr>
          <w:lang w:val="es-ES"/>
        </w:rPr>
        <w:fldChar w:fldCharType="begin" w:fldLock="1"/>
      </w:r>
      <w:r w:rsidR="008A2887">
        <w:rPr>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1)", "plainTextFormattedCitation" : "(11)", "previouslyFormattedCitation" : "(11)" }, "properties" : { "noteIndex" : 0 }, "schema" : "https://github.com/citation-style-language/schema/raw/master/csl-citation.json" }</w:instrText>
      </w:r>
      <w:r w:rsidR="00B43145" w:rsidRPr="00B6431A">
        <w:rPr>
          <w:lang w:val="es-ES"/>
        </w:rPr>
        <w:fldChar w:fldCharType="separate"/>
      </w:r>
      <w:r w:rsidR="00D440F7" w:rsidRPr="00B6431A">
        <w:rPr>
          <w:noProof/>
          <w:lang w:val="es-ES"/>
        </w:rPr>
        <w:t>(11)</w:t>
      </w:r>
      <w:r w:rsidR="00B43145" w:rsidRPr="00B6431A">
        <w:rPr>
          <w:lang w:val="es-ES"/>
        </w:rPr>
        <w:fldChar w:fldCharType="end"/>
      </w:r>
      <w:r w:rsidR="00003035" w:rsidRPr="00B6431A">
        <w:rPr>
          <w:lang w:val="es-ES"/>
        </w:rPr>
        <w:t>.</w:t>
      </w:r>
      <w:r w:rsidR="001C2692">
        <w:rPr>
          <w:lang w:val="es-ES"/>
        </w:rPr>
        <w:t xml:space="preserve"> Además, </w:t>
      </w:r>
      <w:r w:rsidR="001C2692" w:rsidRPr="00BD33FC">
        <w:rPr>
          <w:lang w:val="es-ES"/>
        </w:rPr>
        <w:t xml:space="preserve">debería encontrarse integrado con el trabajo que se realiza en toda la organización, ya que la información tiene que ser compartida entre diferentes equipos administrativos porque servirá para identificar posibles brechas existentes en el servicio brindado </w:t>
      </w:r>
      <w:r w:rsidR="00B43145" w:rsidRPr="00BD33FC">
        <w:rPr>
          <w:lang w:val="es-ES"/>
        </w:rPr>
        <w:fldChar w:fldCharType="begin" w:fldLock="1"/>
      </w:r>
      <w:r w:rsidR="001C2692" w:rsidRPr="00BD33FC">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B43145" w:rsidRPr="00BD33FC">
        <w:rPr>
          <w:lang w:val="es-ES"/>
        </w:rPr>
        <w:fldChar w:fldCharType="separate"/>
      </w:r>
      <w:r w:rsidR="001C2692" w:rsidRPr="00BD33FC">
        <w:rPr>
          <w:noProof/>
          <w:lang w:val="es-ES"/>
        </w:rPr>
        <w:t>(12)</w:t>
      </w:r>
      <w:r w:rsidR="00B43145" w:rsidRPr="00BD33FC">
        <w:rPr>
          <w:lang w:val="es-ES"/>
        </w:rPr>
        <w:fldChar w:fldCharType="end"/>
      </w:r>
      <w:r w:rsidR="001C2692" w:rsidRPr="00BD33FC">
        <w:rPr>
          <w:lang w:val="es-ES"/>
        </w:rPr>
        <w:t>.</w:t>
      </w:r>
    </w:p>
    <w:p w14:paraId="3E9E04CA" w14:textId="77777777" w:rsidR="0085594D" w:rsidRDefault="0085594D" w:rsidP="005F0C3A">
      <w:pPr>
        <w:jc w:val="both"/>
        <w:rPr>
          <w:lang w:val="es-ES"/>
        </w:rPr>
      </w:pPr>
    </w:p>
    <w:p w14:paraId="4F2A9CBD" w14:textId="77777777" w:rsidR="00D40E28" w:rsidRPr="00DB7AB1" w:rsidRDefault="00D40E28" w:rsidP="005F0C3A">
      <w:pPr>
        <w:pStyle w:val="Prrafodelista"/>
        <w:numPr>
          <w:ilvl w:val="2"/>
          <w:numId w:val="1"/>
        </w:numPr>
        <w:jc w:val="both"/>
        <w:rPr>
          <w:lang w:val="es-ES"/>
        </w:rPr>
      </w:pPr>
      <w:r w:rsidRPr="00DB7AB1">
        <w:rPr>
          <w:lang w:val="es-ES"/>
        </w:rPr>
        <w:t>Principios de un sistema de quejas</w:t>
      </w:r>
      <w:r w:rsidR="00D440F7">
        <w:rPr>
          <w:lang w:val="es-ES"/>
        </w:rPr>
        <w:t xml:space="preserve"> </w:t>
      </w:r>
      <w:r w:rsidR="00B43145">
        <w:rPr>
          <w:lang w:val="es-ES"/>
        </w:rPr>
        <w:fldChar w:fldCharType="begin" w:fldLock="1"/>
      </w:r>
      <w:r w:rsidR="00D440F7">
        <w:rPr>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2)", "plainTextFormattedCitation" : "(12)", "previouslyFormattedCitation" : "(12)" }, "properties" : { "noteIndex" : 0 }, "schema" : "https://github.com/citation-style-language/schema/raw/master/csl-citation.json" }</w:instrText>
      </w:r>
      <w:r w:rsidR="00B43145">
        <w:rPr>
          <w:lang w:val="es-ES"/>
        </w:rPr>
        <w:fldChar w:fldCharType="separate"/>
      </w:r>
      <w:r w:rsidR="00D440F7" w:rsidRPr="00D440F7">
        <w:rPr>
          <w:noProof/>
          <w:lang w:val="es-ES"/>
        </w:rPr>
        <w:t>(12)</w:t>
      </w:r>
      <w:r w:rsidR="00B43145">
        <w:rPr>
          <w:lang w:val="es-ES"/>
        </w:rPr>
        <w:fldChar w:fldCharType="end"/>
      </w:r>
    </w:p>
    <w:p w14:paraId="30CBD2F5" w14:textId="77777777" w:rsidR="00D40E28" w:rsidRDefault="00D40E28" w:rsidP="005F0C3A">
      <w:pPr>
        <w:jc w:val="both"/>
        <w:rPr>
          <w:lang w:val="es-ES"/>
        </w:rPr>
      </w:pPr>
    </w:p>
    <w:p w14:paraId="1668C1BF" w14:textId="77777777" w:rsidR="00D40E28" w:rsidRDefault="005A07E9" w:rsidP="005F0C3A">
      <w:pPr>
        <w:jc w:val="both"/>
        <w:rPr>
          <w:lang w:val="es-ES"/>
        </w:rPr>
      </w:pPr>
      <w:r>
        <w:rPr>
          <w:lang w:val="es-ES"/>
        </w:rPr>
        <w:t>En Australia</w:t>
      </w:r>
      <w:r w:rsidR="00D40E28">
        <w:rPr>
          <w:lang w:val="es-ES"/>
        </w:rPr>
        <w:t xml:space="preserve"> se considera necesario que </w:t>
      </w:r>
      <w:r>
        <w:rPr>
          <w:lang w:val="es-ES"/>
        </w:rPr>
        <w:t>un sistema de atención de reclamos, deba</w:t>
      </w:r>
      <w:r w:rsidR="00D40E28">
        <w:rPr>
          <w:lang w:val="es-ES"/>
        </w:rPr>
        <w:t xml:space="preserve"> tener en cuenta los siguientes 7 principios que </w:t>
      </w:r>
      <w:r w:rsidR="00514433">
        <w:rPr>
          <w:lang w:val="es-ES"/>
        </w:rPr>
        <w:t>garanticen</w:t>
      </w:r>
      <w:r>
        <w:rPr>
          <w:lang w:val="es-ES"/>
        </w:rPr>
        <w:t xml:space="preserve"> una buena recolección de reclamos</w:t>
      </w:r>
      <w:r w:rsidR="00D40E28">
        <w:rPr>
          <w:lang w:val="es-ES"/>
        </w:rPr>
        <w:t>,</w:t>
      </w:r>
      <w:r w:rsidR="00B518D9">
        <w:rPr>
          <w:lang w:val="es-ES"/>
        </w:rPr>
        <w:t xml:space="preserve"> su manejo y el uso que se le dé</w:t>
      </w:r>
      <w:r w:rsidR="00D40E28">
        <w:rPr>
          <w:lang w:val="es-ES"/>
        </w:rPr>
        <w:t xml:space="preserve"> a la</w:t>
      </w:r>
      <w:r w:rsidR="00B518D9">
        <w:rPr>
          <w:lang w:val="es-ES"/>
        </w:rPr>
        <w:t xml:space="preserve"> información colectada;</w:t>
      </w:r>
      <w:r w:rsidR="00D40E28">
        <w:rPr>
          <w:lang w:val="es-ES"/>
        </w:rPr>
        <w:t xml:space="preserve"> esos principios son los siguientes:  </w:t>
      </w:r>
    </w:p>
    <w:p w14:paraId="4BDD6D77" w14:textId="77777777" w:rsidR="00411F69" w:rsidRDefault="00411F69" w:rsidP="005F0C3A">
      <w:pPr>
        <w:jc w:val="both"/>
        <w:rPr>
          <w:lang w:val="es-ES"/>
        </w:rPr>
      </w:pPr>
    </w:p>
    <w:p w14:paraId="08BD4719" w14:textId="77777777" w:rsidR="00DB7AB1" w:rsidRDefault="00DB7AB1" w:rsidP="005F0C3A">
      <w:pPr>
        <w:pStyle w:val="Prrafodelista"/>
        <w:numPr>
          <w:ilvl w:val="0"/>
          <w:numId w:val="4"/>
        </w:numPr>
        <w:jc w:val="both"/>
        <w:rPr>
          <w:lang w:val="es-ES"/>
        </w:rPr>
      </w:pPr>
      <w:r>
        <w:rPr>
          <w:lang w:val="es-ES"/>
        </w:rPr>
        <w:t>Mejora de la calidad: Debe identifica</w:t>
      </w:r>
      <w:r w:rsidR="00B518D9">
        <w:rPr>
          <w:lang w:val="es-ES"/>
        </w:rPr>
        <w:t>rse que el nexo entre los reclamos presentado</w:t>
      </w:r>
      <w:r>
        <w:rPr>
          <w:lang w:val="es-ES"/>
        </w:rPr>
        <w:t>s y la mejora de la calidad es una forma de protección de riesgos. Las le</w:t>
      </w:r>
      <w:r w:rsidR="00B518D9">
        <w:rPr>
          <w:lang w:val="es-ES"/>
        </w:rPr>
        <w:t>cciones aprendidas de los reclamos</w:t>
      </w:r>
      <w:r>
        <w:rPr>
          <w:lang w:val="es-ES"/>
        </w:rPr>
        <w:t xml:space="preserve"> deben ser usadas para identificar cambios necesarios para evitar </w:t>
      </w:r>
      <w:r w:rsidR="00B518D9">
        <w:rPr>
          <w:lang w:val="es-ES"/>
        </w:rPr>
        <w:t xml:space="preserve">ocurran </w:t>
      </w:r>
      <w:r>
        <w:rPr>
          <w:lang w:val="es-ES"/>
        </w:rPr>
        <w:t>los mi</w:t>
      </w:r>
      <w:r w:rsidR="00B518D9">
        <w:rPr>
          <w:lang w:val="es-ES"/>
        </w:rPr>
        <w:t>smos problemas</w:t>
      </w:r>
      <w:r>
        <w:rPr>
          <w:lang w:val="es-ES"/>
        </w:rPr>
        <w:t xml:space="preserve">. Esta colección de datos no debe limitarse solamente a </w:t>
      </w:r>
      <w:r w:rsidR="00872730">
        <w:rPr>
          <w:lang w:val="es-ES"/>
        </w:rPr>
        <w:t xml:space="preserve">ser proporcionada por </w:t>
      </w:r>
      <w:r>
        <w:rPr>
          <w:lang w:val="es-ES"/>
        </w:rPr>
        <w:t>pacientes,</w:t>
      </w:r>
      <w:r w:rsidR="00AC3C6D">
        <w:rPr>
          <w:lang w:val="es-ES"/>
        </w:rPr>
        <w:t xml:space="preserve"> sino debe difundirse entre</w:t>
      </w:r>
      <w:r>
        <w:rPr>
          <w:lang w:val="es-ES"/>
        </w:rPr>
        <w:t xml:space="preserve"> el personal (administrativos y </w:t>
      </w:r>
      <w:r w:rsidR="00872730">
        <w:rPr>
          <w:lang w:val="es-ES"/>
        </w:rPr>
        <w:t>personal de salud) ya que ellos también pueden proveer información valiosa.</w:t>
      </w:r>
    </w:p>
    <w:p w14:paraId="605D4DE4" w14:textId="77777777" w:rsidR="00B518D9" w:rsidRDefault="00B518D9" w:rsidP="005F0C3A">
      <w:pPr>
        <w:pStyle w:val="Prrafodelista"/>
        <w:ind w:left="1426"/>
        <w:jc w:val="both"/>
        <w:rPr>
          <w:lang w:val="es-ES"/>
        </w:rPr>
      </w:pPr>
    </w:p>
    <w:p w14:paraId="76820C6D" w14:textId="77777777" w:rsidR="00DB7AB1" w:rsidRDefault="00AC3C6D" w:rsidP="005F0C3A">
      <w:pPr>
        <w:pStyle w:val="Prrafodelista"/>
        <w:numPr>
          <w:ilvl w:val="0"/>
          <w:numId w:val="4"/>
        </w:numPr>
        <w:jc w:val="both"/>
        <w:rPr>
          <w:lang w:val="es-ES"/>
        </w:rPr>
      </w:pPr>
      <w:r>
        <w:rPr>
          <w:lang w:val="es-ES"/>
        </w:rPr>
        <w:t>Divulgación pú</w:t>
      </w:r>
      <w:r w:rsidR="00872730">
        <w:rPr>
          <w:lang w:val="es-ES"/>
        </w:rPr>
        <w:t xml:space="preserve">blica: </w:t>
      </w:r>
      <w:r w:rsidR="00DC0F15">
        <w:rPr>
          <w:lang w:val="es-ES"/>
        </w:rPr>
        <w:t>Ante una queja, debe teners</w:t>
      </w:r>
      <w:r>
        <w:rPr>
          <w:lang w:val="es-ES"/>
        </w:rPr>
        <w:t>e una política de divulgación pú</w:t>
      </w:r>
      <w:r w:rsidR="00DC0F15">
        <w:rPr>
          <w:lang w:val="es-ES"/>
        </w:rPr>
        <w:t>blica sob</w:t>
      </w:r>
      <w:r w:rsidR="00B05F35">
        <w:rPr>
          <w:lang w:val="es-ES"/>
        </w:rPr>
        <w:t>re el tema, se da una expresión de pesar de lo sucedido, se explica con hechos lo que sucedió, las posibles consecuencias y los pasos que se están siguiendo para manejar el evento y prevenir que vuelva a ocurrir.</w:t>
      </w:r>
    </w:p>
    <w:p w14:paraId="7623A150" w14:textId="77777777" w:rsidR="00AC3C6D" w:rsidRPr="00AC3C6D" w:rsidRDefault="00AC3C6D" w:rsidP="005F0C3A">
      <w:pPr>
        <w:jc w:val="both"/>
        <w:rPr>
          <w:lang w:val="es-ES"/>
        </w:rPr>
      </w:pPr>
    </w:p>
    <w:p w14:paraId="4FF073AC" w14:textId="77777777" w:rsidR="00DB7AB1" w:rsidRDefault="00DB7AB1" w:rsidP="005F0C3A">
      <w:pPr>
        <w:pStyle w:val="Prrafodelista"/>
        <w:numPr>
          <w:ilvl w:val="0"/>
          <w:numId w:val="4"/>
        </w:numPr>
        <w:jc w:val="both"/>
        <w:rPr>
          <w:lang w:val="es-ES"/>
        </w:rPr>
      </w:pPr>
      <w:r>
        <w:rPr>
          <w:lang w:val="es-ES"/>
        </w:rPr>
        <w:t>Compromiso</w:t>
      </w:r>
      <w:r w:rsidR="00AC3C6D">
        <w:rPr>
          <w:lang w:val="es-ES"/>
        </w:rPr>
        <w:t>: Todo centro de</w:t>
      </w:r>
      <w:r w:rsidR="00B05F35">
        <w:rPr>
          <w:lang w:val="es-ES"/>
        </w:rPr>
        <w:t xml:space="preserve"> salud debe  contar con un proceso c</w:t>
      </w:r>
      <w:r w:rsidR="00AC3C6D">
        <w:rPr>
          <w:lang w:val="es-ES"/>
        </w:rPr>
        <w:t xml:space="preserve">laro de administración de reclamos, el cual debe ser </w:t>
      </w:r>
      <w:r w:rsidR="00B05F35">
        <w:rPr>
          <w:lang w:val="es-ES"/>
        </w:rPr>
        <w:t xml:space="preserve">coordinado por un miembro del </w:t>
      </w:r>
      <w:r w:rsidR="00AC3C6D">
        <w:rPr>
          <w:lang w:val="es-ES"/>
        </w:rPr>
        <w:t>personal que se asegura que todos los reclamos se evalúen</w:t>
      </w:r>
      <w:r w:rsidR="00B05F35">
        <w:rPr>
          <w:lang w:val="es-ES"/>
        </w:rPr>
        <w:t xml:space="preserve"> de manera </w:t>
      </w:r>
      <w:r w:rsidR="00D05AD9">
        <w:rPr>
          <w:lang w:val="es-ES"/>
        </w:rPr>
        <w:t xml:space="preserve">rápida y </w:t>
      </w:r>
      <w:r w:rsidR="00B05F35">
        <w:rPr>
          <w:lang w:val="es-ES"/>
        </w:rPr>
        <w:t>efectiva.  Todo el personal debe estar dispuesto a participar activa</w:t>
      </w:r>
      <w:r w:rsidR="00AC3C6D">
        <w:rPr>
          <w:lang w:val="es-ES"/>
        </w:rPr>
        <w:t>mente en la resolución de reclamos</w:t>
      </w:r>
      <w:r w:rsidR="00B05F35">
        <w:rPr>
          <w:lang w:val="es-ES"/>
        </w:rPr>
        <w:t xml:space="preserve"> como parte de su trabajo diario y a implementar una solución</w:t>
      </w:r>
      <w:r w:rsidR="00AC3C6D">
        <w:rPr>
          <w:lang w:val="es-ES"/>
        </w:rPr>
        <w:t>,</w:t>
      </w:r>
      <w:r w:rsidR="00B05F35">
        <w:rPr>
          <w:lang w:val="es-ES"/>
        </w:rPr>
        <w:t xml:space="preserve"> de ser necesaria.</w:t>
      </w:r>
    </w:p>
    <w:p w14:paraId="56925FD4" w14:textId="77777777" w:rsidR="00AC3C6D" w:rsidRPr="00AC3C6D" w:rsidRDefault="00AC3C6D" w:rsidP="005F0C3A">
      <w:pPr>
        <w:jc w:val="both"/>
        <w:rPr>
          <w:lang w:val="es-ES"/>
        </w:rPr>
      </w:pPr>
    </w:p>
    <w:p w14:paraId="487339C2" w14:textId="77777777" w:rsidR="00DB7AB1" w:rsidRDefault="00DB7AB1" w:rsidP="005F0C3A">
      <w:pPr>
        <w:pStyle w:val="Prrafodelista"/>
        <w:numPr>
          <w:ilvl w:val="0"/>
          <w:numId w:val="4"/>
        </w:numPr>
        <w:jc w:val="both"/>
        <w:rPr>
          <w:lang w:val="es-ES"/>
        </w:rPr>
      </w:pPr>
      <w:r>
        <w:rPr>
          <w:lang w:val="es-ES"/>
        </w:rPr>
        <w:t>Accesibilidad</w:t>
      </w:r>
      <w:r w:rsidR="00AC3C6D">
        <w:rPr>
          <w:lang w:val="es-ES"/>
        </w:rPr>
        <w:t>: El sistema de manejo de reclamos</w:t>
      </w:r>
      <w:r w:rsidR="00B05F35">
        <w:rPr>
          <w:lang w:val="es-ES"/>
        </w:rPr>
        <w:t xml:space="preserve"> debe ser accesible y promovido en todo el centro de salud</w:t>
      </w:r>
      <w:r w:rsidR="00AC3C6D">
        <w:rPr>
          <w:lang w:val="es-ES"/>
        </w:rPr>
        <w:t>,</w:t>
      </w:r>
      <w:r w:rsidR="00B05F35">
        <w:rPr>
          <w:lang w:val="es-ES"/>
        </w:rPr>
        <w:t xml:space="preserve"> tanto pa</w:t>
      </w:r>
      <w:r w:rsidR="004E0011">
        <w:rPr>
          <w:lang w:val="es-ES"/>
        </w:rPr>
        <w:t xml:space="preserve">ra pacientes como para los empleados. El material promocional del sistema debe dejar en claro que todos los comentarios son bienvenidos. </w:t>
      </w:r>
      <w:r w:rsidR="00D05AD9">
        <w:rPr>
          <w:lang w:val="es-ES"/>
        </w:rPr>
        <w:t>Además</w:t>
      </w:r>
      <w:r w:rsidR="004E0011">
        <w:rPr>
          <w:lang w:val="es-ES"/>
        </w:rPr>
        <w:t>, todos los empleados deben estar al tanto de la existencia de dicho sistema y de cómo funciona en la organización.</w:t>
      </w:r>
    </w:p>
    <w:p w14:paraId="077B96FB" w14:textId="77777777" w:rsidR="00AC3C6D" w:rsidRPr="00AC3C6D" w:rsidRDefault="00AC3C6D" w:rsidP="005F0C3A">
      <w:pPr>
        <w:jc w:val="both"/>
        <w:rPr>
          <w:lang w:val="es-ES"/>
        </w:rPr>
      </w:pPr>
    </w:p>
    <w:p w14:paraId="2B5BC3F2" w14:textId="77777777" w:rsidR="00DB7AB1" w:rsidRDefault="00DB7AB1" w:rsidP="005F0C3A">
      <w:pPr>
        <w:pStyle w:val="Prrafodelista"/>
        <w:numPr>
          <w:ilvl w:val="0"/>
          <w:numId w:val="4"/>
        </w:numPr>
        <w:jc w:val="both"/>
        <w:rPr>
          <w:lang w:val="es-ES"/>
        </w:rPr>
      </w:pPr>
      <w:r>
        <w:rPr>
          <w:lang w:val="es-ES"/>
        </w:rPr>
        <w:t>Sensibilidad</w:t>
      </w:r>
      <w:r w:rsidR="004E0011">
        <w:rPr>
          <w:lang w:val="es-ES"/>
        </w:rPr>
        <w:t xml:space="preserve">: </w:t>
      </w:r>
      <w:r w:rsidR="00B9118A">
        <w:rPr>
          <w:lang w:val="es-ES"/>
        </w:rPr>
        <w:t>Deben tomarse todos los reclamos</w:t>
      </w:r>
      <w:r w:rsidR="00AE4537">
        <w:rPr>
          <w:lang w:val="es-ES"/>
        </w:rPr>
        <w:t xml:space="preserve"> como una </w:t>
      </w:r>
      <w:r w:rsidR="00D05AD9">
        <w:rPr>
          <w:lang w:val="es-ES"/>
        </w:rPr>
        <w:t>fuente importante</w:t>
      </w:r>
      <w:r w:rsidR="00AE4537">
        <w:rPr>
          <w:lang w:val="es-ES"/>
        </w:rPr>
        <w:t xml:space="preserve"> de retro</w:t>
      </w:r>
      <w:r w:rsidR="00B9118A">
        <w:rPr>
          <w:lang w:val="es-ES"/>
        </w:rPr>
        <w:t>alimentación y deben ser tratado</w:t>
      </w:r>
      <w:r w:rsidR="00AE4537">
        <w:rPr>
          <w:lang w:val="es-ES"/>
        </w:rPr>
        <w:t>s con carácter prioritario.</w:t>
      </w:r>
    </w:p>
    <w:p w14:paraId="7A78ED8F" w14:textId="77777777" w:rsidR="00B9118A" w:rsidRPr="00B9118A" w:rsidRDefault="00B9118A" w:rsidP="005F0C3A">
      <w:pPr>
        <w:jc w:val="both"/>
        <w:rPr>
          <w:lang w:val="es-ES"/>
        </w:rPr>
      </w:pPr>
    </w:p>
    <w:p w14:paraId="0C3E6E34" w14:textId="77777777" w:rsidR="00DB7AB1" w:rsidRDefault="00DB7AB1" w:rsidP="005F0C3A">
      <w:pPr>
        <w:pStyle w:val="Prrafodelista"/>
        <w:numPr>
          <w:ilvl w:val="0"/>
          <w:numId w:val="4"/>
        </w:numPr>
        <w:jc w:val="both"/>
        <w:rPr>
          <w:lang w:val="es-ES"/>
        </w:rPr>
      </w:pPr>
      <w:r>
        <w:rPr>
          <w:lang w:val="es-ES"/>
        </w:rPr>
        <w:t>Transparencia y Responsabilidad</w:t>
      </w:r>
      <w:r w:rsidR="00AE4537">
        <w:rPr>
          <w:lang w:val="es-ES"/>
        </w:rPr>
        <w:t xml:space="preserve">: </w:t>
      </w:r>
      <w:r w:rsidR="00B9118A">
        <w:rPr>
          <w:lang w:val="es-ES"/>
        </w:rPr>
        <w:t>El sistema de manejo de reclamos</w:t>
      </w:r>
      <w:r w:rsidR="00D150DF">
        <w:rPr>
          <w:lang w:val="es-ES"/>
        </w:rPr>
        <w:t xml:space="preserve"> debe ser aplicado consistentemente, abierto y equitativo.</w:t>
      </w:r>
      <w:r w:rsidR="00B9118A">
        <w:rPr>
          <w:lang w:val="es-ES"/>
        </w:rPr>
        <w:t xml:space="preserve"> La persona que ha presentado el reclamo</w:t>
      </w:r>
      <w:r w:rsidR="00D150DF">
        <w:rPr>
          <w:lang w:val="es-ES"/>
        </w:rPr>
        <w:t xml:space="preserve"> debe ser informada sobre el est</w:t>
      </w:r>
      <w:r w:rsidR="00DB01D4">
        <w:rPr>
          <w:lang w:val="es-ES"/>
        </w:rPr>
        <w:t>ado en que se encuentra su reclamo a</w:t>
      </w:r>
      <w:r w:rsidR="00D150DF">
        <w:rPr>
          <w:lang w:val="es-ES"/>
        </w:rPr>
        <w:t xml:space="preserve"> lo largo del proceso, y también se le debería dar información sobre los pasos seguidos por </w:t>
      </w:r>
      <w:r w:rsidR="00DB01D4">
        <w:rPr>
          <w:lang w:val="es-ES"/>
        </w:rPr>
        <w:t>el centro</w:t>
      </w:r>
      <w:r w:rsidR="00D150DF">
        <w:rPr>
          <w:lang w:val="es-ES"/>
        </w:rPr>
        <w:t xml:space="preserve"> para darle una sol</w:t>
      </w:r>
      <w:r w:rsidR="00DB01D4">
        <w:rPr>
          <w:lang w:val="es-ES"/>
        </w:rPr>
        <w:t>ución. Todos los tipos de reclamos</w:t>
      </w:r>
      <w:r w:rsidR="00D150DF">
        <w:rPr>
          <w:lang w:val="es-ES"/>
        </w:rPr>
        <w:t xml:space="preserve"> y los pasos que se siguieron para solucionarlos deben en</w:t>
      </w:r>
      <w:r w:rsidR="00DB01D4">
        <w:rPr>
          <w:lang w:val="es-ES"/>
        </w:rPr>
        <w:t>contrarse disponibles al pú</w:t>
      </w:r>
      <w:r w:rsidR="00532CF9">
        <w:rPr>
          <w:lang w:val="es-ES"/>
        </w:rPr>
        <w:t>blico en general.</w:t>
      </w:r>
    </w:p>
    <w:p w14:paraId="5216800E" w14:textId="77777777" w:rsidR="00DB01D4" w:rsidRPr="00DB01D4" w:rsidRDefault="00DB01D4" w:rsidP="005F0C3A">
      <w:pPr>
        <w:jc w:val="both"/>
        <w:rPr>
          <w:lang w:val="es-ES"/>
        </w:rPr>
      </w:pPr>
    </w:p>
    <w:p w14:paraId="443B77A5" w14:textId="77777777" w:rsidR="00DB7AB1" w:rsidRPr="00DB7AB1" w:rsidRDefault="00DB7AB1" w:rsidP="005F0C3A">
      <w:pPr>
        <w:pStyle w:val="Prrafodelista"/>
        <w:numPr>
          <w:ilvl w:val="0"/>
          <w:numId w:val="4"/>
        </w:numPr>
        <w:jc w:val="both"/>
        <w:rPr>
          <w:lang w:val="es-ES"/>
        </w:rPr>
      </w:pPr>
      <w:r>
        <w:rPr>
          <w:lang w:val="es-ES"/>
        </w:rPr>
        <w:t>Privacidad y Confidencialidad</w:t>
      </w:r>
      <w:r w:rsidR="000D3C54">
        <w:rPr>
          <w:lang w:val="es-ES"/>
        </w:rPr>
        <w:t>: Todos los reclamos</w:t>
      </w:r>
      <w:r w:rsidR="00532CF9">
        <w:rPr>
          <w:lang w:val="es-ES"/>
        </w:rPr>
        <w:t xml:space="preserve"> deben manejarse de manera confidencial, para protección del paciente y de los empleados.</w:t>
      </w:r>
      <w:r w:rsidR="000D3C54">
        <w:rPr>
          <w:lang w:val="es-ES"/>
        </w:rPr>
        <w:t xml:space="preserve"> La información sobre los reclamos</w:t>
      </w:r>
      <w:r w:rsidR="00532CF9">
        <w:rPr>
          <w:lang w:val="es-ES"/>
        </w:rPr>
        <w:t xml:space="preserve"> presentados debe almacenarse d</w:t>
      </w:r>
      <w:r w:rsidR="000D3C54">
        <w:rPr>
          <w:lang w:val="es-ES"/>
        </w:rPr>
        <w:t>e forma separada al historial mé</w:t>
      </w:r>
      <w:r w:rsidR="00532CF9">
        <w:rPr>
          <w:lang w:val="es-ES"/>
        </w:rPr>
        <w:t>dico y no puede, bajo ninguna f</w:t>
      </w:r>
      <w:r w:rsidR="000D3C54">
        <w:rPr>
          <w:lang w:val="es-ES"/>
        </w:rPr>
        <w:t>orma, ser parte del historial mé</w:t>
      </w:r>
      <w:r w:rsidR="00532CF9">
        <w:rPr>
          <w:lang w:val="es-ES"/>
        </w:rPr>
        <w:t>dico.</w:t>
      </w:r>
    </w:p>
    <w:p w14:paraId="3869D79F" w14:textId="77777777" w:rsidR="00D40E28" w:rsidRPr="00DB7AB1" w:rsidRDefault="00D40E28" w:rsidP="005F0C3A">
      <w:pPr>
        <w:jc w:val="both"/>
        <w:rPr>
          <w:lang w:val="es-ES"/>
        </w:rPr>
      </w:pPr>
    </w:p>
    <w:p w14:paraId="4F81D111" w14:textId="77777777" w:rsidR="004E5147" w:rsidRDefault="004E5147" w:rsidP="005F0C3A">
      <w:pPr>
        <w:pStyle w:val="Prrafodelista"/>
        <w:numPr>
          <w:ilvl w:val="1"/>
          <w:numId w:val="1"/>
        </w:numPr>
        <w:jc w:val="both"/>
        <w:rPr>
          <w:lang w:val="es-ES"/>
        </w:rPr>
      </w:pPr>
      <w:r>
        <w:rPr>
          <w:lang w:val="es-ES"/>
        </w:rPr>
        <w:t>Diseño centrado en el usuario en aplicativos de salud</w:t>
      </w:r>
    </w:p>
    <w:p w14:paraId="423E5F01" w14:textId="77777777" w:rsidR="004777AE" w:rsidRPr="004777AE" w:rsidRDefault="004777AE" w:rsidP="005F0C3A">
      <w:pPr>
        <w:jc w:val="both"/>
        <w:rPr>
          <w:lang w:val="es-ES"/>
        </w:rPr>
      </w:pPr>
    </w:p>
    <w:p w14:paraId="6DCF7D6E" w14:textId="77777777" w:rsidR="004E5147" w:rsidRDefault="004E5147" w:rsidP="005F0C3A">
      <w:pPr>
        <w:pStyle w:val="Prrafodelista"/>
        <w:numPr>
          <w:ilvl w:val="2"/>
          <w:numId w:val="1"/>
        </w:numPr>
        <w:jc w:val="both"/>
        <w:rPr>
          <w:lang w:val="es-ES"/>
        </w:rPr>
      </w:pPr>
      <w:r>
        <w:rPr>
          <w:lang w:val="es-ES"/>
        </w:rPr>
        <w:t>Descripción e Importancia</w:t>
      </w:r>
    </w:p>
    <w:p w14:paraId="4C0BDD85" w14:textId="77777777" w:rsidR="004777AE" w:rsidRPr="004777AE" w:rsidRDefault="004777AE" w:rsidP="005F0C3A">
      <w:pPr>
        <w:jc w:val="both"/>
        <w:rPr>
          <w:lang w:val="es-ES"/>
        </w:rPr>
      </w:pPr>
    </w:p>
    <w:p w14:paraId="7E3E1B31" w14:textId="77777777" w:rsidR="004E5147" w:rsidRDefault="004E5147" w:rsidP="005F0C3A">
      <w:pPr>
        <w:pStyle w:val="Prrafodelista"/>
        <w:numPr>
          <w:ilvl w:val="2"/>
          <w:numId w:val="1"/>
        </w:numPr>
        <w:jc w:val="both"/>
        <w:rPr>
          <w:lang w:val="es-ES"/>
        </w:rPr>
      </w:pPr>
      <w:r>
        <w:rPr>
          <w:lang w:val="es-ES"/>
        </w:rPr>
        <w:t>Metodologías</w:t>
      </w:r>
    </w:p>
    <w:p w14:paraId="2FA62BE0" w14:textId="77777777" w:rsidR="004777AE" w:rsidRPr="004777AE" w:rsidRDefault="004777AE" w:rsidP="005F0C3A">
      <w:pPr>
        <w:jc w:val="both"/>
        <w:rPr>
          <w:lang w:val="es-ES"/>
        </w:rPr>
      </w:pPr>
    </w:p>
    <w:p w14:paraId="14EDFAA2" w14:textId="77777777" w:rsidR="004E5147" w:rsidRDefault="004E5147" w:rsidP="005F0C3A">
      <w:pPr>
        <w:pStyle w:val="Prrafodelista"/>
        <w:numPr>
          <w:ilvl w:val="2"/>
          <w:numId w:val="1"/>
        </w:numPr>
        <w:jc w:val="both"/>
        <w:rPr>
          <w:lang w:val="es-ES"/>
        </w:rPr>
      </w:pPr>
      <w:r>
        <w:rPr>
          <w:lang w:val="es-ES"/>
        </w:rPr>
        <w:t xml:space="preserve">Casos de Éxito </w:t>
      </w:r>
    </w:p>
    <w:p w14:paraId="08B4CC8E" w14:textId="77777777" w:rsidR="004777AE" w:rsidRPr="004777AE" w:rsidRDefault="004777AE" w:rsidP="005F0C3A">
      <w:pPr>
        <w:jc w:val="both"/>
        <w:rPr>
          <w:lang w:val="es-ES"/>
        </w:rPr>
      </w:pPr>
    </w:p>
    <w:p w14:paraId="1B1823CD" w14:textId="77777777" w:rsidR="004E5147" w:rsidRDefault="004E5147" w:rsidP="005F0C3A">
      <w:pPr>
        <w:pStyle w:val="Prrafodelista"/>
        <w:numPr>
          <w:ilvl w:val="1"/>
          <w:numId w:val="1"/>
        </w:numPr>
        <w:jc w:val="both"/>
        <w:rPr>
          <w:lang w:val="es-ES"/>
        </w:rPr>
      </w:pPr>
      <w:r w:rsidRPr="007A694C">
        <w:rPr>
          <w:lang w:val="es-ES"/>
        </w:rPr>
        <w:t>Sistema de Atención a Solicitudes</w:t>
      </w:r>
      <w:r w:rsidRPr="00677804">
        <w:rPr>
          <w:lang w:val="es-ES"/>
        </w:rPr>
        <w:t xml:space="preserve"> en S</w:t>
      </w:r>
      <w:r>
        <w:rPr>
          <w:lang w:val="es-ES"/>
        </w:rPr>
        <w:t>USALUD</w:t>
      </w:r>
      <w:r w:rsidRPr="00677804">
        <w:rPr>
          <w:lang w:val="es-ES"/>
        </w:rPr>
        <w:t xml:space="preserve"> – Perú</w:t>
      </w:r>
      <w:r>
        <w:rPr>
          <w:lang w:val="es-ES"/>
        </w:rPr>
        <w:t xml:space="preserve"> </w:t>
      </w:r>
      <w:r w:rsidR="00B43145">
        <w:rPr>
          <w:lang w:val="es-ES"/>
        </w:rPr>
        <w:fldChar w:fldCharType="begin" w:fldLock="1"/>
      </w:r>
      <w:r w:rsidR="00690691">
        <w:rPr>
          <w:lang w:val="es-ES"/>
        </w:rPr>
        <w:instrText>ADDIN CSL_CITATION { "citationItems" : [ { "id" : "ITEM-1", "itemData" : { "URL" : "http://portales.susalud.gob.pe/web/portal/nosotros", "accessed" : { "date-parts" : [ [ "2017", "3", "14" ] ] }, "id" : "ITEM-1", "issued" : { "date-parts" : [ [ "0" ] ] }, "note" : "NULL", "title" : "SUSALUD | Inicio", "type" : "webpage" }, "uris" : [ "http://www.mendeley.com/documents/?uuid=68da060f-d2f6-3751-81f4-3509af48c3a5" ] } ], "mendeley" : { "formattedCitation" : "(13)", "plainTextFormattedCitation" : "(13)", "previouslyFormattedCitation" : "(13)" }, "properties" : { "noteIndex" : 0 }, "schema" : "https://github.com/citation-style-language/schema/raw/master/csl-citation.json" }</w:instrText>
      </w:r>
      <w:r w:rsidR="00B43145">
        <w:rPr>
          <w:lang w:val="es-ES"/>
        </w:rPr>
        <w:fldChar w:fldCharType="separate"/>
      </w:r>
      <w:r w:rsidRPr="008A2887">
        <w:rPr>
          <w:noProof/>
          <w:lang w:val="es-ES"/>
        </w:rPr>
        <w:t>(13)</w:t>
      </w:r>
      <w:r w:rsidR="00B43145">
        <w:rPr>
          <w:lang w:val="es-ES"/>
        </w:rPr>
        <w:fldChar w:fldCharType="end"/>
      </w:r>
    </w:p>
    <w:p w14:paraId="08223C81" w14:textId="77777777" w:rsidR="004E5147" w:rsidRDefault="004E5147" w:rsidP="005F0C3A">
      <w:pPr>
        <w:pStyle w:val="Prrafodelista"/>
        <w:ind w:left="792"/>
        <w:jc w:val="both"/>
        <w:rPr>
          <w:lang w:val="es-ES"/>
        </w:rPr>
      </w:pPr>
    </w:p>
    <w:p w14:paraId="2477C9DA" w14:textId="77777777" w:rsidR="004E5147" w:rsidRDefault="004E5147" w:rsidP="005F0C3A">
      <w:pPr>
        <w:pStyle w:val="Prrafodelista"/>
        <w:numPr>
          <w:ilvl w:val="2"/>
          <w:numId w:val="1"/>
        </w:numPr>
        <w:jc w:val="both"/>
        <w:rPr>
          <w:lang w:val="es-ES"/>
        </w:rPr>
      </w:pPr>
      <w:r>
        <w:rPr>
          <w:lang w:val="es-ES"/>
        </w:rPr>
        <w:t>Descripción</w:t>
      </w:r>
    </w:p>
    <w:p w14:paraId="22877163" w14:textId="77777777" w:rsidR="004E5147" w:rsidRDefault="004E5147" w:rsidP="005F0C3A">
      <w:pPr>
        <w:pStyle w:val="Prrafodelista"/>
        <w:ind w:left="1224"/>
        <w:jc w:val="both"/>
        <w:rPr>
          <w:lang w:val="es-ES"/>
        </w:rPr>
      </w:pPr>
    </w:p>
    <w:p w14:paraId="4115977D" w14:textId="77777777" w:rsidR="004E5147" w:rsidDel="009B40AE" w:rsidRDefault="004E5147" w:rsidP="005F0C3A">
      <w:pPr>
        <w:jc w:val="both"/>
        <w:rPr>
          <w:del w:id="1" w:author="Cesar Carcamo" w:date="2017-05-10T09:13:00Z"/>
          <w:lang w:val="es-ES"/>
        </w:rPr>
      </w:pPr>
      <w:r>
        <w:rPr>
          <w:lang w:val="es-ES"/>
        </w:rPr>
        <w:t>La S</w:t>
      </w:r>
      <w:r w:rsidRPr="00677804">
        <w:rPr>
          <w:lang w:val="es-ES"/>
        </w:rPr>
        <w:t>uper</w:t>
      </w:r>
      <w:r>
        <w:rPr>
          <w:lang w:val="es-ES"/>
        </w:rPr>
        <w:t xml:space="preserve">intendencia Nacional de Salud (SUSALUD) es la encargada de proteger los derechos en salud del ciudadano peruano, orientando sus acciones hacia el </w:t>
      </w:r>
      <w:r>
        <w:rPr>
          <w:lang w:val="es-ES"/>
        </w:rPr>
        <w:lastRenderedPageBreak/>
        <w:t>empoderamiento para colocar al ciudadano en el centro del sistema de salud, sin importar las condiciones de su seguro medico ni el lugar donde se atiende. SUSALUD tiene autoridad tanto en instituciones públic</w:t>
      </w:r>
      <w:del w:id="2" w:author="Cesar Carcamo" w:date="2017-05-10T09:13:00Z">
        <w:r w:rsidDel="009B40AE">
          <w:rPr>
            <w:lang w:val="es-ES"/>
          </w:rPr>
          <w:delText>o</w:delText>
        </w:r>
      </w:del>
      <w:ins w:id="3" w:author="Cesar Carcamo" w:date="2017-05-10T09:13:00Z">
        <w:r w:rsidR="009B40AE">
          <w:rPr>
            <w:lang w:val="es-ES"/>
          </w:rPr>
          <w:t>a</w:t>
        </w:r>
      </w:ins>
      <w:r>
        <w:rPr>
          <w:lang w:val="es-ES"/>
        </w:rPr>
        <w:t>s, priva</w:t>
      </w:r>
    </w:p>
    <w:p w14:paraId="74617CE9" w14:textId="77777777" w:rsidR="004E5147" w:rsidRDefault="004E5147" w:rsidP="005F0C3A">
      <w:pPr>
        <w:jc w:val="both"/>
        <w:rPr>
          <w:lang w:val="es-ES"/>
        </w:rPr>
      </w:pPr>
      <w:r>
        <w:rPr>
          <w:lang w:val="es-ES"/>
        </w:rPr>
        <w:t xml:space="preserve">das y mixtas, en Instituciones Prestadoras de Salud (IPRESS) y en Instituciones Administradoras de Fondos de Aseguramiento en Salud (IAFAS). Cuenta con 4 </w:t>
      </w:r>
      <w:r w:rsidR="007B7B83">
        <w:rPr>
          <w:lang w:val="es-ES"/>
        </w:rPr>
        <w:t>líneas</w:t>
      </w:r>
      <w:r>
        <w:rPr>
          <w:lang w:val="es-ES"/>
        </w:rPr>
        <w:t xml:space="preserve"> de acción:</w:t>
      </w:r>
    </w:p>
    <w:p w14:paraId="5B01E310" w14:textId="77777777" w:rsidR="004E5147" w:rsidRDefault="004E5147" w:rsidP="005F0C3A">
      <w:pPr>
        <w:jc w:val="both"/>
        <w:rPr>
          <w:lang w:val="es-ES"/>
        </w:rPr>
      </w:pPr>
    </w:p>
    <w:p w14:paraId="7270D6B8" w14:textId="77777777" w:rsidR="004E5147" w:rsidRDefault="004E5147" w:rsidP="005F0C3A">
      <w:pPr>
        <w:pStyle w:val="Prrafodelista"/>
        <w:numPr>
          <w:ilvl w:val="0"/>
          <w:numId w:val="18"/>
        </w:numPr>
        <w:spacing w:line="276" w:lineRule="auto"/>
        <w:jc w:val="both"/>
        <w:rPr>
          <w:lang w:val="es-ES"/>
        </w:rPr>
      </w:pPr>
      <w:r>
        <w:rPr>
          <w:lang w:val="es-ES"/>
        </w:rPr>
        <w:t>Promoción y protección de los derechos en salud.</w:t>
      </w:r>
    </w:p>
    <w:p w14:paraId="6DEA3EFC" w14:textId="77777777" w:rsidR="004E5147" w:rsidRDefault="004E5147" w:rsidP="005F0C3A">
      <w:pPr>
        <w:pStyle w:val="Prrafodelista"/>
        <w:numPr>
          <w:ilvl w:val="0"/>
          <w:numId w:val="18"/>
        </w:numPr>
        <w:spacing w:line="276" w:lineRule="auto"/>
        <w:jc w:val="both"/>
        <w:rPr>
          <w:lang w:val="es-ES"/>
        </w:rPr>
      </w:pPr>
      <w:r>
        <w:rPr>
          <w:lang w:val="es-ES"/>
        </w:rPr>
        <w:t>Prevención, mediante supervisión a los establecimientos de salud.</w:t>
      </w:r>
    </w:p>
    <w:p w14:paraId="4E7F4A59" w14:textId="77777777" w:rsidR="004E5147" w:rsidRDefault="004E5147" w:rsidP="005F0C3A">
      <w:pPr>
        <w:pStyle w:val="Prrafodelista"/>
        <w:numPr>
          <w:ilvl w:val="0"/>
          <w:numId w:val="18"/>
        </w:numPr>
        <w:spacing w:line="276" w:lineRule="auto"/>
        <w:jc w:val="both"/>
        <w:rPr>
          <w:lang w:val="es-ES"/>
        </w:rPr>
      </w:pPr>
      <w:r>
        <w:rPr>
          <w:lang w:val="es-ES"/>
        </w:rPr>
        <w:t>Restitución al derecho, por medio de fiscalización, medidas correctivas y sanciones cuando se ameriten.</w:t>
      </w:r>
    </w:p>
    <w:p w14:paraId="04541B77" w14:textId="77777777" w:rsidR="004E5147" w:rsidRDefault="004E5147" w:rsidP="005F0C3A">
      <w:pPr>
        <w:pStyle w:val="Prrafodelista"/>
        <w:numPr>
          <w:ilvl w:val="0"/>
          <w:numId w:val="18"/>
        </w:numPr>
        <w:spacing w:line="276" w:lineRule="auto"/>
        <w:jc w:val="both"/>
        <w:rPr>
          <w:lang w:val="es-ES"/>
        </w:rPr>
      </w:pPr>
      <w:r>
        <w:rPr>
          <w:lang w:val="es-ES"/>
        </w:rPr>
        <w:t>Investigación y Desarrollo, por medio de sistemas de información.</w:t>
      </w:r>
    </w:p>
    <w:p w14:paraId="29AE639F" w14:textId="77777777" w:rsidR="00690691" w:rsidRDefault="00690691" w:rsidP="005F0C3A">
      <w:pPr>
        <w:spacing w:line="276" w:lineRule="auto"/>
        <w:jc w:val="both"/>
        <w:rPr>
          <w:lang w:val="es-ES"/>
        </w:rPr>
      </w:pPr>
    </w:p>
    <w:p w14:paraId="223097DD" w14:textId="77777777" w:rsidR="00690691" w:rsidDel="00455164" w:rsidRDefault="00690691" w:rsidP="005F0C3A">
      <w:pPr>
        <w:spacing w:line="276" w:lineRule="auto"/>
        <w:jc w:val="both"/>
        <w:rPr>
          <w:del w:id="4" w:author="Cesar Carcamo" w:date="2017-05-10T09:19:00Z"/>
          <w:lang w:val="es-ES"/>
        </w:rPr>
      </w:pPr>
      <w:r>
        <w:rPr>
          <w:lang w:val="es-ES"/>
        </w:rPr>
        <w:t>En la ac</w:t>
      </w:r>
      <w:r w:rsidR="00EB78DC">
        <w:rPr>
          <w:lang w:val="es-ES"/>
        </w:rPr>
        <w:t>tualidad, existen en total 20488</w:t>
      </w:r>
      <w:r>
        <w:rPr>
          <w:lang w:val="es-ES"/>
        </w:rPr>
        <w:t xml:space="preserve"> IPRESS a nivel nacional, las cuales se dividen </w:t>
      </w:r>
      <w:del w:id="5" w:author="Cesar Carcamo" w:date="2017-05-10T09:14:00Z">
        <w:r w:rsidDel="002F0CC8">
          <w:rPr>
            <w:lang w:val="es-ES"/>
          </w:rPr>
          <w:delText>de la manera que se detalla en el Cuadro Nº1, dond</w:delText>
        </w:r>
        <w:r w:rsidR="00EB78DC" w:rsidDel="002F0CC8">
          <w:rPr>
            <w:lang w:val="es-ES"/>
          </w:rPr>
          <w:delText xml:space="preserve">e se puede apreciar que el </w:delText>
        </w:r>
      </w:del>
      <w:del w:id="6" w:author="Cesar Carcamo" w:date="2017-05-10T09:15:00Z">
        <w:r w:rsidR="00EB78DC" w:rsidDel="002F0CC8">
          <w:rPr>
            <w:lang w:val="es-ES"/>
          </w:rPr>
          <w:delText>56.89</w:delText>
        </w:r>
        <w:r w:rsidDel="002F0CC8">
          <w:rPr>
            <w:lang w:val="es-ES"/>
          </w:rPr>
          <w:delText xml:space="preserve">% de las IPRESS </w:delText>
        </w:r>
        <w:r w:rsidR="00EB78DC" w:rsidDel="002F0CC8">
          <w:rPr>
            <w:lang w:val="es-ES"/>
          </w:rPr>
          <w:delText>son de índole</w:delText>
        </w:r>
      </w:del>
      <w:ins w:id="7" w:author="Cesar Carcamo" w:date="2017-05-10T09:15:00Z">
        <w:r w:rsidR="002F0CC8">
          <w:rPr>
            <w:lang w:val="es-ES"/>
          </w:rPr>
          <w:t>en</w:t>
        </w:r>
      </w:ins>
      <w:r w:rsidR="00EB78DC">
        <w:rPr>
          <w:lang w:val="es-ES"/>
        </w:rPr>
        <w:t xml:space="preserve"> privada</w:t>
      </w:r>
      <w:ins w:id="8" w:author="Cesar Carcamo" w:date="2017-05-10T09:15:00Z">
        <w:r w:rsidR="002F0CC8">
          <w:rPr>
            <w:lang w:val="es-ES"/>
          </w:rPr>
          <w:t>s (56.89%</w:t>
        </w:r>
        <w:r w:rsidR="00D473EB">
          <w:rPr>
            <w:lang w:val="es-ES"/>
          </w:rPr>
          <w:t xml:space="preserve"> de las instituciones</w:t>
        </w:r>
        <w:r w:rsidR="002F0CC8">
          <w:rPr>
            <w:lang w:val="es-ES"/>
          </w:rPr>
          <w:t>)</w:t>
        </w:r>
      </w:ins>
      <w:r w:rsidR="00EB78DC">
        <w:rPr>
          <w:lang w:val="es-ES"/>
        </w:rPr>
        <w:t xml:space="preserve"> y </w:t>
      </w:r>
      <w:ins w:id="9" w:author="Cesar Carcamo" w:date="2017-05-10T09:15:00Z">
        <w:r w:rsidR="00D473EB">
          <w:rPr>
            <w:lang w:val="es-ES"/>
          </w:rPr>
          <w:t xml:space="preserve">públicas </w:t>
        </w:r>
      </w:ins>
      <w:del w:id="10" w:author="Cesar Carcamo" w:date="2017-05-10T09:19:00Z">
        <w:r w:rsidR="00EB78DC" w:rsidDel="00455164">
          <w:rPr>
            <w:lang w:val="es-ES"/>
          </w:rPr>
          <w:delText xml:space="preserve">el </w:delText>
        </w:r>
      </w:del>
      <w:ins w:id="11" w:author="Cesar Carcamo" w:date="2017-05-10T09:19:00Z">
        <w:r w:rsidR="00455164">
          <w:rPr>
            <w:lang w:val="es-ES"/>
          </w:rPr>
          <w:t>(</w:t>
        </w:r>
      </w:ins>
      <w:r w:rsidR="00EB78DC">
        <w:rPr>
          <w:lang w:val="es-ES"/>
        </w:rPr>
        <w:t>43.10</w:t>
      </w:r>
      <w:r>
        <w:rPr>
          <w:lang w:val="es-ES"/>
        </w:rPr>
        <w:t>%</w:t>
      </w:r>
      <w:ins w:id="12" w:author="Cesar Carcamo" w:date="2017-05-10T09:19:00Z">
        <w:r w:rsidR="00455164">
          <w:rPr>
            <w:lang w:val="es-ES"/>
          </w:rPr>
          <w:t>)</w:t>
        </w:r>
      </w:ins>
      <w:del w:id="13" w:author="Cesar Carcamo" w:date="2017-05-10T09:19:00Z">
        <w:r w:rsidDel="00455164">
          <w:rPr>
            <w:lang w:val="es-ES"/>
          </w:rPr>
          <w:delText xml:space="preserve"> son de índole pública</w:delText>
        </w:r>
      </w:del>
      <w:del w:id="14" w:author="Cesar Carcamo" w:date="2017-05-10T09:20:00Z">
        <w:r w:rsidDel="00455164">
          <w:rPr>
            <w:lang w:val="es-ES"/>
          </w:rPr>
          <w:delText>.</w:delText>
        </w:r>
      </w:del>
      <w:r>
        <w:rPr>
          <w:lang w:val="es-ES"/>
        </w:rPr>
        <w:t xml:space="preserve"> </w:t>
      </w:r>
    </w:p>
    <w:p w14:paraId="3D3ECF9A" w14:textId="77777777" w:rsidR="00690691" w:rsidDel="00455164" w:rsidRDefault="00690691" w:rsidP="005F0C3A">
      <w:pPr>
        <w:spacing w:line="276" w:lineRule="auto"/>
        <w:jc w:val="both"/>
        <w:rPr>
          <w:del w:id="15" w:author="Cesar Carcamo" w:date="2017-05-10T09:19:00Z"/>
          <w:lang w:val="es-ES"/>
        </w:rPr>
      </w:pPr>
    </w:p>
    <w:p w14:paraId="2DAF2A60" w14:textId="77777777" w:rsidR="00690691" w:rsidDel="00455164" w:rsidRDefault="00EB78DC" w:rsidP="005F0C3A">
      <w:pPr>
        <w:spacing w:line="276" w:lineRule="auto"/>
        <w:jc w:val="both"/>
        <w:rPr>
          <w:del w:id="16" w:author="Cesar Carcamo" w:date="2017-05-10T09:19:00Z"/>
          <w:lang w:val="es-ES"/>
        </w:rPr>
      </w:pPr>
      <w:del w:id="17" w:author="Cesar Carcamo" w:date="2017-05-10T09:14:00Z">
        <w:r w:rsidDel="002F0CC8">
          <w:rPr>
            <w:noProof/>
            <w:lang w:eastAsia="es-ES_tradnl"/>
          </w:rPr>
          <w:drawing>
            <wp:inline distT="0" distB="0" distL="0" distR="0" wp14:anchorId="77EB26B2" wp14:editId="13387D0B">
              <wp:extent cx="2632265" cy="2291344"/>
              <wp:effectExtent l="19050" t="0" r="0" b="0"/>
              <wp:docPr id="6" name="Imagen 6"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aptura%20de%20pantalla%202017-05-04%20a%20la(s)%2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35407" cy="2294079"/>
                      </a:xfrm>
                      <a:prstGeom prst="rect">
                        <a:avLst/>
                      </a:prstGeom>
                      <a:noFill/>
                      <a:ln>
                        <a:noFill/>
                      </a:ln>
                    </pic:spPr>
                  </pic:pic>
                </a:graphicData>
              </a:graphic>
            </wp:inline>
          </w:drawing>
        </w:r>
      </w:del>
    </w:p>
    <w:p w14:paraId="33F98024" w14:textId="77777777" w:rsidR="00690691" w:rsidDel="00455164" w:rsidRDefault="00690691" w:rsidP="005F0C3A">
      <w:pPr>
        <w:spacing w:line="276" w:lineRule="auto"/>
        <w:jc w:val="both"/>
        <w:rPr>
          <w:del w:id="18" w:author="Cesar Carcamo" w:date="2017-05-10T09:19:00Z"/>
          <w:lang w:val="es-ES"/>
        </w:rPr>
      </w:pPr>
    </w:p>
    <w:p w14:paraId="05B5A1B3" w14:textId="77777777" w:rsidR="00690691" w:rsidRPr="007B7B83" w:rsidRDefault="00690691" w:rsidP="005F0C3A">
      <w:pPr>
        <w:spacing w:line="276" w:lineRule="auto"/>
        <w:jc w:val="both"/>
        <w:rPr>
          <w:sz w:val="20"/>
          <w:lang w:val="es-ES"/>
        </w:rPr>
      </w:pPr>
      <w:del w:id="19" w:author="Cesar Carcamo" w:date="2017-05-10T09:19:00Z">
        <w:r w:rsidRPr="007B7B83" w:rsidDel="00455164">
          <w:rPr>
            <w:sz w:val="20"/>
            <w:lang w:val="es-ES"/>
          </w:rPr>
          <w:delText>Cuadro Nº1. Número de IPRESS por grupo de Institución</w:delText>
        </w:r>
        <w:r w:rsidDel="00455164">
          <w:rPr>
            <w:sz w:val="20"/>
            <w:lang w:val="es-ES"/>
          </w:rPr>
          <w:delText xml:space="preserve">. Fuente: Tablero de Control – SUSALUD </w:delText>
        </w:r>
      </w:del>
      <w:r w:rsidR="00B43145">
        <w:rPr>
          <w:sz w:val="20"/>
          <w:lang w:val="es-ES"/>
        </w:rPr>
        <w:fldChar w:fldCharType="begin" w:fldLock="1"/>
      </w:r>
      <w:r w:rsidR="008776E8">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14)", "plainTextFormattedCitation" : "(14)", "previouslyFormattedCitation" : "(17)" }, "properties" : { "noteIndex" : 0 }, "schema" : "https://github.com/citation-style-language/schema/raw/master/csl-citation.json" }</w:instrText>
      </w:r>
      <w:r w:rsidR="00B43145">
        <w:rPr>
          <w:sz w:val="20"/>
          <w:lang w:val="es-ES"/>
        </w:rPr>
        <w:fldChar w:fldCharType="separate"/>
      </w:r>
      <w:r w:rsidR="008776E8" w:rsidRPr="008776E8">
        <w:rPr>
          <w:noProof/>
          <w:sz w:val="20"/>
          <w:lang w:val="es-ES"/>
        </w:rPr>
        <w:t>(14)</w:t>
      </w:r>
      <w:r w:rsidR="00B43145">
        <w:rPr>
          <w:sz w:val="20"/>
          <w:lang w:val="es-ES"/>
        </w:rPr>
        <w:fldChar w:fldCharType="end"/>
      </w:r>
      <w:ins w:id="20" w:author="Cesar Carcamo" w:date="2017-05-10T09:20:00Z">
        <w:r w:rsidR="00455164">
          <w:rPr>
            <w:sz w:val="20"/>
            <w:lang w:val="es-ES"/>
          </w:rPr>
          <w:t>.</w:t>
        </w:r>
      </w:ins>
    </w:p>
    <w:p w14:paraId="2409017B" w14:textId="77777777" w:rsidR="00690691" w:rsidRDefault="00690691" w:rsidP="005F0C3A">
      <w:pPr>
        <w:spacing w:line="276" w:lineRule="auto"/>
        <w:jc w:val="both"/>
        <w:rPr>
          <w:lang w:val="es-ES"/>
        </w:rPr>
      </w:pPr>
    </w:p>
    <w:p w14:paraId="088AA108" w14:textId="77777777" w:rsidR="00690691" w:rsidRDefault="00690691" w:rsidP="005F0C3A">
      <w:pPr>
        <w:spacing w:line="276" w:lineRule="auto"/>
        <w:jc w:val="both"/>
        <w:rPr>
          <w:lang w:val="es-ES"/>
        </w:rPr>
      </w:pPr>
      <w:r>
        <w:rPr>
          <w:lang w:val="es-ES"/>
        </w:rPr>
        <w:t>SUSALUD tiene el deber de fiscalizar y asegurar de proteger los derechos de los ciudadanos en cada IPRESS, cosa que se ve dificultada por trabas del personal que no presenta adecuadamente los reclamos que se han presentado ante SUSALUD. Esto se ve reflejado en que muchas veces la única manera en que SUSALUD se enter</w:t>
      </w:r>
      <w:ins w:id="21" w:author="Cesar Carcamo" w:date="2017-05-10T09:20:00Z">
        <w:r w:rsidR="0025636A">
          <w:rPr>
            <w:lang w:val="es-ES"/>
          </w:rPr>
          <w:t>a</w:t>
        </w:r>
      </w:ins>
      <w:del w:id="22" w:author="Cesar Carcamo" w:date="2017-05-10T09:20:00Z">
        <w:r w:rsidDel="0025636A">
          <w:rPr>
            <w:lang w:val="es-ES"/>
          </w:rPr>
          <w:delText>e</w:delText>
        </w:r>
      </w:del>
      <w:r>
        <w:rPr>
          <w:lang w:val="es-ES"/>
        </w:rPr>
        <w:t xml:space="preserve"> es cuando el paciente o derechohabiente presenta el mismo reclamo a SUSALUD, haciendo que deje de ser </w:t>
      </w:r>
      <w:commentRangeStart w:id="23"/>
      <w:r>
        <w:rPr>
          <w:lang w:val="es-ES"/>
        </w:rPr>
        <w:t>un reclamo y pase a ser una queja</w:t>
      </w:r>
      <w:commentRangeEnd w:id="23"/>
      <w:r w:rsidR="002E5BE7">
        <w:rPr>
          <w:rStyle w:val="Refdecomentario"/>
        </w:rPr>
        <w:commentReference w:id="23"/>
      </w:r>
      <w:r>
        <w:rPr>
          <w:lang w:val="es-ES"/>
        </w:rPr>
        <w:t xml:space="preserve">. Cuando </w:t>
      </w:r>
      <w:r w:rsidR="00060178">
        <w:rPr>
          <w:lang w:val="es-ES"/>
        </w:rPr>
        <w:t xml:space="preserve">el ciudadano presenta una queja ante SUSALUD, se le incita a presentarla de manera directa ante la IPRESS pero ocurre que muchas IPRESS no cuentan con un sistema de gestión de reclamos, lo cual hace imposible que el reclamo sea presentado, </w:t>
      </w:r>
      <w:del w:id="24" w:author="Cesar Carcamo" w:date="2017-05-10T09:26:00Z">
        <w:r w:rsidR="00060178" w:rsidDel="002E5BE7">
          <w:rPr>
            <w:lang w:val="es-ES"/>
          </w:rPr>
          <w:delText>lo cual hace que la cantidad</w:delText>
        </w:r>
      </w:del>
      <w:ins w:id="25" w:author="Cesar Carcamo" w:date="2017-05-10T09:26:00Z">
        <w:r w:rsidR="002E5BE7">
          <w:rPr>
            <w:lang w:val="es-ES"/>
          </w:rPr>
          <w:t xml:space="preserve">resultando en un </w:t>
        </w:r>
        <w:proofErr w:type="spellStart"/>
        <w:r w:rsidR="002E5BE7">
          <w:rPr>
            <w:lang w:val="es-ES"/>
          </w:rPr>
          <w:t>incrementeo</w:t>
        </w:r>
      </w:ins>
      <w:proofErr w:type="spellEnd"/>
      <w:r w:rsidR="00060178">
        <w:rPr>
          <w:lang w:val="es-ES"/>
        </w:rPr>
        <w:t xml:space="preserve"> de </w:t>
      </w:r>
      <w:ins w:id="26" w:author="Cesar Carcamo" w:date="2017-05-10T09:26:00Z">
        <w:r w:rsidR="002E5BE7">
          <w:rPr>
            <w:lang w:val="es-ES"/>
          </w:rPr>
          <w:t xml:space="preserve">las </w:t>
        </w:r>
      </w:ins>
      <w:r w:rsidR="00060178">
        <w:rPr>
          <w:lang w:val="es-ES"/>
        </w:rPr>
        <w:t>quejas ante SUSALUD</w:t>
      </w:r>
      <w:del w:id="27" w:author="Cesar Carcamo" w:date="2017-05-10T09:26:00Z">
        <w:r w:rsidR="00060178" w:rsidDel="002E5BE7">
          <w:rPr>
            <w:lang w:val="es-ES"/>
          </w:rPr>
          <w:delText xml:space="preserve"> incremente</w:delText>
        </w:r>
      </w:del>
      <w:r w:rsidR="00060178">
        <w:rPr>
          <w:lang w:val="es-ES"/>
        </w:rPr>
        <w:t>.</w:t>
      </w:r>
    </w:p>
    <w:p w14:paraId="49505F1C" w14:textId="77777777" w:rsidR="004E5147" w:rsidRDefault="008776E8" w:rsidP="005F0C3A">
      <w:pPr>
        <w:spacing w:line="276" w:lineRule="auto"/>
        <w:jc w:val="both"/>
        <w:rPr>
          <w:lang w:val="es-ES"/>
        </w:rPr>
      </w:pPr>
      <w:r>
        <w:rPr>
          <w:lang w:val="es-ES"/>
        </w:rPr>
        <w:t>En el Perú, existen diversas Instituciones Administradoras de Fondos de Aseguramiento en Salud (IAFAS) que cuentan con un total de 28’525,968 asegurados a nivel nacional y se dividen como se muestra en el Cuadro Nº2, donde se aprecia que la mayor cantidad de asegurados est</w:t>
      </w:r>
      <w:del w:id="28" w:author="Cesar Carcamo" w:date="2017-05-10T09:27:00Z">
        <w:r w:rsidDel="00111317">
          <w:rPr>
            <w:lang w:val="es-ES"/>
          </w:rPr>
          <w:delText>a</w:delText>
        </w:r>
      </w:del>
      <w:ins w:id="29" w:author="Cesar Carcamo" w:date="2017-05-10T09:27:00Z">
        <w:r w:rsidR="00111317">
          <w:rPr>
            <w:lang w:val="es-ES"/>
          </w:rPr>
          <w:t>á</w:t>
        </w:r>
      </w:ins>
      <w:r>
        <w:rPr>
          <w:lang w:val="es-ES"/>
        </w:rPr>
        <w:t xml:space="preserve"> entre ESSALUD y el SIS. </w:t>
      </w:r>
    </w:p>
    <w:p w14:paraId="2B5D9FA6" w14:textId="77777777" w:rsidR="008776E8" w:rsidRDefault="008776E8" w:rsidP="005F0C3A">
      <w:pPr>
        <w:spacing w:line="276" w:lineRule="auto"/>
        <w:jc w:val="both"/>
        <w:rPr>
          <w:lang w:val="es-ES"/>
        </w:rPr>
      </w:pPr>
    </w:p>
    <w:p w14:paraId="41C25B0D" w14:textId="77777777" w:rsidR="008776E8" w:rsidRDefault="008776E8" w:rsidP="005F0C3A">
      <w:pPr>
        <w:spacing w:line="276" w:lineRule="auto"/>
        <w:jc w:val="both"/>
        <w:rPr>
          <w:lang w:val="es-ES"/>
        </w:rPr>
      </w:pPr>
      <w:r>
        <w:rPr>
          <w:noProof/>
          <w:lang w:eastAsia="es-ES_tradnl"/>
        </w:rPr>
        <w:lastRenderedPageBreak/>
        <w:drawing>
          <wp:inline distT="0" distB="0" distL="0" distR="0" wp14:anchorId="7921C491" wp14:editId="1F7EEA03">
            <wp:extent cx="2931800" cy="4038523"/>
            <wp:effectExtent l="0" t="0" r="0" b="635"/>
            <wp:docPr id="7" name="Imagen 7"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aptura%20de%20pantalla%202017-05-04%20a%20la(s)%2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42693" cy="4053528"/>
                    </a:xfrm>
                    <a:prstGeom prst="rect">
                      <a:avLst/>
                    </a:prstGeom>
                    <a:noFill/>
                    <a:ln>
                      <a:noFill/>
                    </a:ln>
                  </pic:spPr>
                </pic:pic>
              </a:graphicData>
            </a:graphic>
          </wp:inline>
        </w:drawing>
      </w:r>
    </w:p>
    <w:p w14:paraId="582BE0F5" w14:textId="77777777" w:rsidR="008776E8" w:rsidRPr="008776E8" w:rsidRDefault="008776E8" w:rsidP="005F0C3A">
      <w:pPr>
        <w:spacing w:line="276" w:lineRule="auto"/>
        <w:jc w:val="both"/>
        <w:rPr>
          <w:sz w:val="20"/>
          <w:lang w:val="es-ES"/>
        </w:rPr>
      </w:pPr>
      <w:r w:rsidRPr="008776E8">
        <w:rPr>
          <w:sz w:val="20"/>
          <w:lang w:val="es-ES"/>
        </w:rPr>
        <w:t xml:space="preserve">Cuadro Nº2. Afiliados por Tipo de IAFAS. Fuente: Tablero de Control – SUSALUD </w:t>
      </w:r>
      <w:r w:rsidR="00B43145" w:rsidRPr="008776E8">
        <w:rPr>
          <w:sz w:val="20"/>
          <w:lang w:val="es-ES"/>
        </w:rPr>
        <w:fldChar w:fldCharType="begin" w:fldLock="1"/>
      </w:r>
      <w:r w:rsidRPr="008776E8">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14)", "plainTextFormattedCitation" : "(14)" }, "properties" : { "noteIndex" : 0 }, "schema" : "https://github.com/citation-style-language/schema/raw/master/csl-citation.json" }</w:instrText>
      </w:r>
      <w:r w:rsidR="00B43145" w:rsidRPr="008776E8">
        <w:rPr>
          <w:sz w:val="20"/>
          <w:lang w:val="es-ES"/>
        </w:rPr>
        <w:fldChar w:fldCharType="separate"/>
      </w:r>
      <w:r w:rsidRPr="008776E8">
        <w:rPr>
          <w:noProof/>
          <w:sz w:val="20"/>
          <w:lang w:val="es-ES"/>
        </w:rPr>
        <w:t>(14)</w:t>
      </w:r>
      <w:r w:rsidR="00B43145" w:rsidRPr="008776E8">
        <w:rPr>
          <w:sz w:val="20"/>
          <w:lang w:val="es-ES"/>
        </w:rPr>
        <w:fldChar w:fldCharType="end"/>
      </w:r>
    </w:p>
    <w:p w14:paraId="2661EBAD" w14:textId="77777777" w:rsidR="008776E8" w:rsidRDefault="008776E8" w:rsidP="005F0C3A">
      <w:pPr>
        <w:spacing w:line="276" w:lineRule="auto"/>
        <w:jc w:val="both"/>
        <w:rPr>
          <w:lang w:val="es-ES"/>
        </w:rPr>
      </w:pPr>
    </w:p>
    <w:p w14:paraId="159B0911" w14:textId="77777777" w:rsidR="004E5147" w:rsidRDefault="004E5147" w:rsidP="005F0C3A">
      <w:pPr>
        <w:spacing w:line="276" w:lineRule="auto"/>
        <w:jc w:val="both"/>
        <w:rPr>
          <w:lang w:val="es-ES"/>
        </w:rPr>
      </w:pPr>
      <w:r>
        <w:rPr>
          <w:lang w:val="es-ES"/>
        </w:rPr>
        <w:t xml:space="preserve">SUSALUD cuenta con varios canales de comunicación con el ciudadano, los cuales son vía telefónica con una línea gratuita, un sistema web </w:t>
      </w:r>
      <w:r w:rsidR="00B43145">
        <w:rPr>
          <w:lang w:val="es-ES"/>
        </w:rPr>
        <w:fldChar w:fldCharType="begin" w:fldLock="1"/>
      </w:r>
      <w:r w:rsidR="008776E8">
        <w:rPr>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15)", "plainTextFormattedCitation" : "(15)", "previouslyFormattedCitation" : "(14)" }, "properties" : { "noteIndex" : 0 }, "schema" : "https://github.com/citation-style-language/schema/raw/master/csl-citation.json" }</w:instrText>
      </w:r>
      <w:r w:rsidR="00B43145">
        <w:rPr>
          <w:lang w:val="es-ES"/>
        </w:rPr>
        <w:fldChar w:fldCharType="separate"/>
      </w:r>
      <w:r w:rsidR="008776E8" w:rsidRPr="008776E8">
        <w:rPr>
          <w:noProof/>
          <w:lang w:val="es-ES"/>
        </w:rPr>
        <w:t>(15)</w:t>
      </w:r>
      <w:r w:rsidR="00B43145">
        <w:rPr>
          <w:lang w:val="es-ES"/>
        </w:rPr>
        <w:fldChar w:fldCharType="end"/>
      </w:r>
      <w:r>
        <w:rPr>
          <w:lang w:val="es-ES"/>
        </w:rPr>
        <w:t xml:space="preserve"> , correo electrónico, redes sociales y un a</w:t>
      </w:r>
      <w:r w:rsidR="007B7B83">
        <w:rPr>
          <w:lang w:val="es-ES"/>
        </w:rPr>
        <w:t>plicativo móvil que introdujo</w:t>
      </w:r>
      <w:r>
        <w:rPr>
          <w:lang w:val="es-ES"/>
        </w:rPr>
        <w:t xml:space="preserve"> en el 2015 para el sistema operativo Android llamado SUSALUD CONTIGO </w:t>
      </w:r>
      <w:r w:rsidR="00B43145">
        <w:rPr>
          <w:lang w:val="es-ES"/>
        </w:rPr>
        <w:fldChar w:fldCharType="begin" w:fldLock="1"/>
      </w:r>
      <w:r w:rsidR="008776E8">
        <w:rPr>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16)", "plainTextFormattedCitation" : "(16)", "previouslyFormattedCitation" : "(15)" }, "properties" : { "noteIndex" : 0 }, "schema" : "https://github.com/citation-style-language/schema/raw/master/csl-citation.json" }</w:instrText>
      </w:r>
      <w:r w:rsidR="00B43145">
        <w:rPr>
          <w:lang w:val="es-ES"/>
        </w:rPr>
        <w:fldChar w:fldCharType="separate"/>
      </w:r>
      <w:r w:rsidR="008776E8" w:rsidRPr="008776E8">
        <w:rPr>
          <w:noProof/>
          <w:lang w:val="es-ES"/>
        </w:rPr>
        <w:t>(16)</w:t>
      </w:r>
      <w:r w:rsidR="00B43145">
        <w:rPr>
          <w:lang w:val="es-ES"/>
        </w:rPr>
        <w:fldChar w:fldCharType="end"/>
      </w:r>
      <w:r>
        <w:rPr>
          <w:lang w:val="es-ES"/>
        </w:rPr>
        <w:t xml:space="preserve">, donde se ha podido ver que el reclamo más común es la insatisfacción del paciente al no haber recibido una atención inmediata </w:t>
      </w:r>
      <w:r w:rsidR="00B43145">
        <w:rPr>
          <w:lang w:val="es-ES"/>
        </w:rPr>
        <w:fldChar w:fldCharType="begin" w:fldLock="1"/>
      </w:r>
      <w:r w:rsidR="008776E8">
        <w:rPr>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17)", "plainTextFormattedCitation" : "(17)", "previouslyFormattedCitation" : "(16)" }, "properties" : { "noteIndex" : 0 }, "schema" : "https://github.com/citation-style-language/schema/raw/master/csl-citation.json" }</w:instrText>
      </w:r>
      <w:r w:rsidR="00B43145">
        <w:rPr>
          <w:lang w:val="es-ES"/>
        </w:rPr>
        <w:fldChar w:fldCharType="separate"/>
      </w:r>
      <w:r w:rsidR="008776E8" w:rsidRPr="008776E8">
        <w:rPr>
          <w:noProof/>
          <w:lang w:val="es-ES"/>
        </w:rPr>
        <w:t>(17)</w:t>
      </w:r>
      <w:r w:rsidR="00B43145">
        <w:rPr>
          <w:lang w:val="es-ES"/>
        </w:rPr>
        <w:fldChar w:fldCharType="end"/>
      </w:r>
      <w:r>
        <w:rPr>
          <w:lang w:val="es-ES"/>
        </w:rPr>
        <w:t>.</w:t>
      </w:r>
    </w:p>
    <w:p w14:paraId="77B79402" w14:textId="77777777" w:rsidR="004E5147" w:rsidRDefault="004E5147" w:rsidP="005F0C3A">
      <w:pPr>
        <w:spacing w:line="276" w:lineRule="auto"/>
        <w:jc w:val="both"/>
        <w:rPr>
          <w:lang w:val="es-ES"/>
        </w:rPr>
      </w:pPr>
    </w:p>
    <w:p w14:paraId="58B611D4" w14:textId="77777777" w:rsidR="004E5147" w:rsidRDefault="004E5147" w:rsidP="005F0C3A">
      <w:pPr>
        <w:spacing w:line="276" w:lineRule="auto"/>
        <w:jc w:val="both"/>
        <w:rPr>
          <w:lang w:val="es-ES"/>
        </w:rPr>
      </w:pPr>
      <w:r>
        <w:rPr>
          <w:lang w:val="es-ES"/>
        </w:rPr>
        <w:t>Luego de que se introdujera el aplicativo móvil, se duplicaron el n</w:t>
      </w:r>
      <w:del w:id="30" w:author="Cesar Carcamo" w:date="2017-05-10T09:29:00Z">
        <w:r w:rsidDel="00F266B6">
          <w:rPr>
            <w:lang w:val="es-ES"/>
          </w:rPr>
          <w:delText>u</w:delText>
        </w:r>
      </w:del>
      <w:ins w:id="31" w:author="Cesar Carcamo" w:date="2017-05-10T09:30:00Z">
        <w:r w:rsidR="00F266B6">
          <w:rPr>
            <w:lang w:val="es-ES"/>
          </w:rPr>
          <w:t>ú</w:t>
        </w:r>
      </w:ins>
      <w:r>
        <w:rPr>
          <w:lang w:val="es-ES"/>
        </w:rPr>
        <w:t>mero de solicitudes de parte de la ciudadanía sobre los servicios y prestaciones dadas por las IPRESS, en el año 2014 hub</w:t>
      </w:r>
      <w:del w:id="32" w:author="Cesar Carcamo" w:date="2017-05-10T09:30:00Z">
        <w:r w:rsidDel="00F266B6">
          <w:rPr>
            <w:lang w:val="es-ES"/>
          </w:rPr>
          <w:delText>ieron</w:delText>
        </w:r>
      </w:del>
      <w:ins w:id="33" w:author="Cesar Carcamo" w:date="2017-05-10T09:30:00Z">
        <w:r w:rsidR="00F266B6">
          <w:rPr>
            <w:lang w:val="es-ES"/>
          </w:rPr>
          <w:t>o</w:t>
        </w:r>
      </w:ins>
      <w:r>
        <w:rPr>
          <w:lang w:val="es-ES"/>
        </w:rPr>
        <w:t xml:space="preserve"> 27,039 solicitud</w:t>
      </w:r>
      <w:r w:rsidR="00FE2C28">
        <w:rPr>
          <w:lang w:val="es-ES"/>
        </w:rPr>
        <w:t>es entre quejas, consultas y Petitorios de Intervención (PIN)</w:t>
      </w:r>
      <w:r>
        <w:rPr>
          <w:lang w:val="es-ES"/>
        </w:rPr>
        <w:t>, mientras que en el año 2015 hub</w:t>
      </w:r>
      <w:del w:id="34" w:author="Cesar Carcamo" w:date="2017-05-10T09:30:00Z">
        <w:r w:rsidDel="00BE49CE">
          <w:rPr>
            <w:lang w:val="es-ES"/>
          </w:rPr>
          <w:delText>iero</w:delText>
        </w:r>
      </w:del>
      <w:del w:id="35" w:author="Cesar Carcamo" w:date="2017-05-10T09:31:00Z">
        <w:r w:rsidDel="00BE49CE">
          <w:rPr>
            <w:lang w:val="es-ES"/>
          </w:rPr>
          <w:delText>n</w:delText>
        </w:r>
      </w:del>
      <w:ins w:id="36" w:author="Cesar Carcamo" w:date="2017-05-10T09:31:00Z">
        <w:r w:rsidR="00BE49CE">
          <w:rPr>
            <w:lang w:val="es-ES"/>
          </w:rPr>
          <w:t>o</w:t>
        </w:r>
      </w:ins>
      <w:r>
        <w:rPr>
          <w:lang w:val="es-ES"/>
        </w:rPr>
        <w:t xml:space="preserve"> 62,200 solicitudes en total. En el año 2016 casi se lleg</w:t>
      </w:r>
      <w:del w:id="37" w:author="Cesar Carcamo" w:date="2017-05-10T09:31:00Z">
        <w:r w:rsidDel="00BE49CE">
          <w:rPr>
            <w:lang w:val="es-ES"/>
          </w:rPr>
          <w:delText>o</w:delText>
        </w:r>
      </w:del>
      <w:ins w:id="38" w:author="Cesar Carcamo" w:date="2017-05-10T09:31:00Z">
        <w:r w:rsidR="00BE49CE">
          <w:rPr>
            <w:lang w:val="es-ES"/>
          </w:rPr>
          <w:t>ó</w:t>
        </w:r>
      </w:ins>
      <w:r>
        <w:rPr>
          <w:lang w:val="es-ES"/>
        </w:rPr>
        <w:t xml:space="preserve"> a las 100 mil solicitudes en total y hasta </w:t>
      </w:r>
      <w:r w:rsidR="00AD6B58">
        <w:rPr>
          <w:lang w:val="es-ES"/>
        </w:rPr>
        <w:t>comienzos de mayo</w:t>
      </w:r>
      <w:r>
        <w:rPr>
          <w:lang w:val="es-ES"/>
        </w:rPr>
        <w:t xml:space="preserve"> de 2017 se han presentado </w:t>
      </w:r>
      <w:r w:rsidR="00FE2C28">
        <w:rPr>
          <w:lang w:val="es-ES"/>
        </w:rPr>
        <w:t>24,483</w:t>
      </w:r>
      <w:r>
        <w:rPr>
          <w:lang w:val="es-ES"/>
        </w:rPr>
        <w:t xml:space="preserve"> solicitudes. Revisando la siguiente Tabla Nº1 se puede ver con claridad c</w:t>
      </w:r>
      <w:del w:id="39" w:author="Cesar Carcamo" w:date="2017-05-10T09:31:00Z">
        <w:r w:rsidDel="00BE49CE">
          <w:rPr>
            <w:lang w:val="es-ES"/>
          </w:rPr>
          <w:delText>o</w:delText>
        </w:r>
      </w:del>
      <w:ins w:id="40" w:author="Cesar Carcamo" w:date="2017-05-10T09:31:00Z">
        <w:r w:rsidR="00BE49CE">
          <w:rPr>
            <w:lang w:val="es-ES"/>
          </w:rPr>
          <w:t>ó</w:t>
        </w:r>
      </w:ins>
      <w:r>
        <w:rPr>
          <w:lang w:val="es-ES"/>
        </w:rPr>
        <w:t>mo es que han ido aumentando el n</w:t>
      </w:r>
      <w:del w:id="41" w:author="Cesar Carcamo" w:date="2017-05-10T09:32:00Z">
        <w:r w:rsidDel="004E6EFA">
          <w:rPr>
            <w:lang w:val="es-ES"/>
          </w:rPr>
          <w:delText>u</w:delText>
        </w:r>
      </w:del>
      <w:ins w:id="42" w:author="Cesar Carcamo" w:date="2017-05-10T09:32:00Z">
        <w:r w:rsidR="004E6EFA">
          <w:rPr>
            <w:lang w:val="es-ES"/>
          </w:rPr>
          <w:t>ú</w:t>
        </w:r>
      </w:ins>
      <w:r>
        <w:rPr>
          <w:lang w:val="es-ES"/>
        </w:rPr>
        <w:t>mero de solicitudes a través de los años.</w:t>
      </w:r>
    </w:p>
    <w:p w14:paraId="5BD6CAA8" w14:textId="77777777" w:rsidR="00FE2C28" w:rsidRDefault="00FE2C28" w:rsidP="005F0C3A">
      <w:pPr>
        <w:spacing w:line="276" w:lineRule="auto"/>
        <w:jc w:val="both"/>
        <w:rPr>
          <w:lang w:val="es-ES"/>
        </w:rPr>
      </w:pPr>
    </w:p>
    <w:p w14:paraId="5A29644C" w14:textId="77777777" w:rsidR="00690691" w:rsidRDefault="00AD6B58">
      <w:pPr>
        <w:keepNext/>
        <w:spacing w:line="276" w:lineRule="auto"/>
        <w:jc w:val="both"/>
        <w:rPr>
          <w:lang w:val="es-ES"/>
        </w:rPr>
        <w:pPrChange w:id="43" w:author="Cesar Carcamo" w:date="2017-05-10T09:34:00Z">
          <w:pPr>
            <w:spacing w:line="276" w:lineRule="auto"/>
            <w:jc w:val="both"/>
          </w:pPr>
        </w:pPrChange>
      </w:pPr>
      <w:r>
        <w:rPr>
          <w:noProof/>
          <w:lang w:eastAsia="es-ES_tradnl"/>
        </w:rPr>
        <w:drawing>
          <wp:inline distT="0" distB="0" distL="0" distR="0" wp14:anchorId="62E427F7" wp14:editId="65DE1561">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00F9AC94" w14:textId="77777777" w:rsidR="004E5147" w:rsidRPr="007A694C" w:rsidRDefault="004E5147" w:rsidP="005F0C3A">
      <w:pPr>
        <w:spacing w:line="276" w:lineRule="auto"/>
        <w:jc w:val="both"/>
        <w:rPr>
          <w:sz w:val="20"/>
          <w:lang w:val="es-ES"/>
        </w:rPr>
      </w:pPr>
      <w:r w:rsidRPr="007A694C">
        <w:rPr>
          <w:sz w:val="20"/>
          <w:lang w:val="es-ES"/>
        </w:rPr>
        <w:t xml:space="preserve">Tabla Nº1. Número de solicitudes recibidas por año. Fuente: Tablero de Control – SUSALUD. </w:t>
      </w:r>
      <w:r w:rsidR="00B43145" w:rsidRPr="007A694C">
        <w:rPr>
          <w:sz w:val="20"/>
          <w:lang w:val="es-ES"/>
        </w:rPr>
        <w:fldChar w:fldCharType="begin" w:fldLock="1"/>
      </w:r>
      <w:r w:rsidR="008776E8">
        <w:rPr>
          <w:sz w:val="20"/>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14)", "plainTextFormattedCitation" : "(14)", "previouslyFormattedCitation" : "(17)" }, "properties" : { "noteIndex" : 0 }, "schema" : "https://github.com/citation-style-language/schema/raw/master/csl-citation.json" }</w:instrText>
      </w:r>
      <w:r w:rsidR="00B43145" w:rsidRPr="007A694C">
        <w:rPr>
          <w:sz w:val="20"/>
          <w:lang w:val="es-ES"/>
        </w:rPr>
        <w:fldChar w:fldCharType="separate"/>
      </w:r>
      <w:r w:rsidR="008776E8" w:rsidRPr="008776E8">
        <w:rPr>
          <w:noProof/>
          <w:sz w:val="20"/>
          <w:lang w:val="es-ES"/>
        </w:rPr>
        <w:t>(14)</w:t>
      </w:r>
      <w:r w:rsidR="00B43145" w:rsidRPr="007A694C">
        <w:rPr>
          <w:sz w:val="20"/>
          <w:lang w:val="es-ES"/>
        </w:rPr>
        <w:fldChar w:fldCharType="end"/>
      </w:r>
    </w:p>
    <w:p w14:paraId="055E4BA3" w14:textId="77777777" w:rsidR="00AD6B58" w:rsidRDefault="00AD6B58" w:rsidP="005F0C3A">
      <w:pPr>
        <w:pStyle w:val="Prrafodelista"/>
        <w:ind w:left="1224"/>
        <w:jc w:val="both"/>
        <w:rPr>
          <w:lang w:val="es-ES"/>
        </w:rPr>
      </w:pPr>
    </w:p>
    <w:p w14:paraId="0D886397" w14:textId="77777777" w:rsidR="00244F91" w:rsidRDefault="002153C7" w:rsidP="005F0C3A">
      <w:pPr>
        <w:spacing w:line="276" w:lineRule="auto"/>
        <w:jc w:val="both"/>
        <w:rPr>
          <w:lang w:val="es-ES"/>
        </w:rPr>
      </w:pPr>
      <w:r>
        <w:rPr>
          <w:lang w:val="es-ES"/>
        </w:rPr>
        <w:lastRenderedPageBreak/>
        <w:t>Tomando en cuenta la cantidad de solicitudes recibidas por SUSALUD en lo que va del año, al 3 de mayo de 2017 (fecha de corte para la Tabla Nº1) se presentan alrededor de 200 solicitudes a SUSALUD por dí</w:t>
      </w:r>
      <w:r w:rsidR="000921FA">
        <w:rPr>
          <w:lang w:val="es-ES"/>
        </w:rPr>
        <w:t>a, presentándose aproximadamente 4 quejas al día sobre diversas IPRESS.</w:t>
      </w:r>
      <w:r>
        <w:rPr>
          <w:lang w:val="es-ES"/>
        </w:rPr>
        <w:t xml:space="preserve"> </w:t>
      </w:r>
      <w:r w:rsidR="007C592E">
        <w:rPr>
          <w:lang w:val="es-ES"/>
        </w:rPr>
        <w:t xml:space="preserve">Es decir, en lo que va del año 2017, se va presentando una queja </w:t>
      </w:r>
      <w:ins w:id="44" w:author="Cesar Carcamo" w:date="2017-05-10T09:36:00Z">
        <w:r w:rsidR="002D09A2">
          <w:rPr>
            <w:lang w:val="es-ES"/>
          </w:rPr>
          <w:t xml:space="preserve">por </w:t>
        </w:r>
      </w:ins>
      <w:r w:rsidR="007C592E">
        <w:rPr>
          <w:lang w:val="es-ES"/>
        </w:rPr>
        <w:t xml:space="preserve">cada 1165 asegurados, mientras que en el año 2016, se presento una queja </w:t>
      </w:r>
      <w:ins w:id="45" w:author="Cesar Carcamo" w:date="2017-05-10T09:36:00Z">
        <w:r w:rsidR="002D09A2">
          <w:rPr>
            <w:lang w:val="es-ES"/>
          </w:rPr>
          <w:t xml:space="preserve">por </w:t>
        </w:r>
      </w:ins>
      <w:r w:rsidR="007C592E">
        <w:rPr>
          <w:lang w:val="es-ES"/>
        </w:rPr>
        <w:t>cada 289 asegurados a lo largo del año.</w:t>
      </w:r>
    </w:p>
    <w:p w14:paraId="44615FBF" w14:textId="77777777" w:rsidR="004E5147" w:rsidRDefault="004E5147" w:rsidP="005F0C3A">
      <w:pPr>
        <w:pStyle w:val="Prrafodelista"/>
        <w:ind w:left="1224"/>
        <w:jc w:val="both"/>
        <w:rPr>
          <w:lang w:val="es-ES"/>
        </w:rPr>
      </w:pPr>
    </w:p>
    <w:p w14:paraId="66A2EC52" w14:textId="77777777" w:rsidR="004E5147" w:rsidRDefault="004E5147" w:rsidP="005F0C3A">
      <w:pPr>
        <w:pStyle w:val="Prrafodelista"/>
        <w:numPr>
          <w:ilvl w:val="2"/>
          <w:numId w:val="1"/>
        </w:numPr>
        <w:jc w:val="both"/>
        <w:rPr>
          <w:lang w:val="es-ES"/>
        </w:rPr>
      </w:pPr>
      <w:r>
        <w:rPr>
          <w:lang w:val="es-ES"/>
        </w:rPr>
        <w:t>Limitaciones</w:t>
      </w:r>
    </w:p>
    <w:p w14:paraId="1350F237" w14:textId="77777777" w:rsidR="00E57C5A" w:rsidRDefault="00E57C5A" w:rsidP="005F0C3A">
      <w:pPr>
        <w:jc w:val="both"/>
        <w:rPr>
          <w:lang w:val="es-ES"/>
        </w:rPr>
      </w:pPr>
    </w:p>
    <w:p w14:paraId="2368D517" w14:textId="77777777" w:rsidR="00244F91" w:rsidRDefault="00FE2C28" w:rsidP="005F0C3A">
      <w:pPr>
        <w:jc w:val="both"/>
        <w:rPr>
          <w:lang w:val="es-ES"/>
        </w:rPr>
      </w:pPr>
      <w:r>
        <w:rPr>
          <w:lang w:val="es-ES"/>
        </w:rPr>
        <w:t>Para la can</w:t>
      </w:r>
      <w:r w:rsidR="004E4F1D">
        <w:rPr>
          <w:lang w:val="es-ES"/>
        </w:rPr>
        <w:t xml:space="preserve">tidad de solicitudes que se reciben diariamente ante SUSALUD, se esperaría que se pudiera tener estadística sobre </w:t>
      </w:r>
      <w:del w:id="46" w:author="Cesar Carcamo" w:date="2017-05-10T09:36:00Z">
        <w:r w:rsidR="004E4F1D" w:rsidDel="00273E86">
          <w:rPr>
            <w:lang w:val="es-ES"/>
          </w:rPr>
          <w:delText>cuales</w:delText>
        </w:r>
      </w:del>
      <w:ins w:id="47" w:author="Cesar Carcamo" w:date="2017-05-10T09:36:00Z">
        <w:r w:rsidR="00273E86">
          <w:rPr>
            <w:lang w:val="es-ES"/>
          </w:rPr>
          <w:t>cuáles</w:t>
        </w:r>
      </w:ins>
      <w:r w:rsidR="004E4F1D">
        <w:rPr>
          <w:lang w:val="es-ES"/>
        </w:rPr>
        <w:t xml:space="preserve"> son las principales preocupaciones y/o problem</w:t>
      </w:r>
      <w:r w:rsidR="00504746">
        <w:rPr>
          <w:lang w:val="es-ES"/>
        </w:rPr>
        <w:t>as de los asegurados por IPRESS. Sin embargo, esto no se puede hacer debido a que la forma de ingreso de las quejas por parte de</w:t>
      </w:r>
      <w:r w:rsidR="00343A03">
        <w:rPr>
          <w:lang w:val="es-ES"/>
        </w:rPr>
        <w:t xml:space="preserve"> SUSALUD es de libre texto</w:t>
      </w:r>
      <w:ins w:id="48" w:author="Cesar Carcamo" w:date="2017-05-10T09:38:00Z">
        <w:r w:rsidR="005177BD">
          <w:rPr>
            <w:lang w:val="es-ES"/>
          </w:rPr>
          <w:t>.</w:t>
        </w:r>
      </w:ins>
      <w:del w:id="49" w:author="Cesar Carcamo" w:date="2017-05-10T09:38:00Z">
        <w:r w:rsidR="00343A03" w:rsidDel="005177BD">
          <w:rPr>
            <w:lang w:val="es-ES"/>
          </w:rPr>
          <w:delText>,</w:delText>
        </w:r>
      </w:del>
      <w:r w:rsidR="00343A03">
        <w:rPr>
          <w:lang w:val="es-ES"/>
        </w:rPr>
        <w:t xml:space="preserve"> </w:t>
      </w:r>
      <w:del w:id="50" w:author="Cesar Carcamo" w:date="2017-05-10T09:38:00Z">
        <w:r w:rsidR="00343A03" w:rsidDel="005177BD">
          <w:rPr>
            <w:lang w:val="es-ES"/>
          </w:rPr>
          <w:delText xml:space="preserve">es </w:delText>
        </w:r>
      </w:del>
      <w:ins w:id="51" w:author="Cesar Carcamo" w:date="2017-05-10T09:38:00Z">
        <w:r w:rsidR="005177BD">
          <w:rPr>
            <w:lang w:val="es-ES"/>
          </w:rPr>
          <w:t xml:space="preserve">Esto significa que </w:t>
        </w:r>
      </w:ins>
      <w:del w:id="52" w:author="Cesar Carcamo" w:date="2017-05-10T09:38:00Z">
        <w:r w:rsidR="00343A03" w:rsidDel="005177BD">
          <w:rPr>
            <w:lang w:val="es-ES"/>
          </w:rPr>
          <w:delText xml:space="preserve">decir no tiene una categorización sobre </w:delText>
        </w:r>
      </w:del>
      <w:r w:rsidR="00343A03">
        <w:rPr>
          <w:lang w:val="es-ES"/>
        </w:rPr>
        <w:t xml:space="preserve">el tipo de queja </w:t>
      </w:r>
      <w:del w:id="53" w:author="Cesar Carcamo" w:date="2017-05-10T09:38:00Z">
        <w:r w:rsidR="00343A03" w:rsidDel="00DB791F">
          <w:rPr>
            <w:lang w:val="es-ES"/>
          </w:rPr>
          <w:delText xml:space="preserve">que </w:delText>
        </w:r>
      </w:del>
      <w:del w:id="54" w:author="Cesar Carcamo" w:date="2017-05-10T09:37:00Z">
        <w:r w:rsidR="00343A03" w:rsidDel="00273E86">
          <w:rPr>
            <w:lang w:val="es-ES"/>
          </w:rPr>
          <w:delText>esta</w:delText>
        </w:r>
      </w:del>
      <w:del w:id="55" w:author="Cesar Carcamo" w:date="2017-05-10T09:38:00Z">
        <w:r w:rsidR="00343A03" w:rsidDel="00DB791F">
          <w:rPr>
            <w:lang w:val="es-ES"/>
          </w:rPr>
          <w:delText xml:space="preserve"> ingresando</w:delText>
        </w:r>
      </w:del>
      <w:ins w:id="56" w:author="Cesar Carcamo" w:date="2017-05-10T09:38:00Z">
        <w:r w:rsidR="00DB791F">
          <w:rPr>
            <w:lang w:val="es-ES"/>
          </w:rPr>
          <w:t>no se ha categorizado</w:t>
        </w:r>
      </w:ins>
      <w:r w:rsidR="00343A03">
        <w:rPr>
          <w:lang w:val="es-ES"/>
        </w:rPr>
        <w:t xml:space="preserve">, </w:t>
      </w:r>
      <w:del w:id="57" w:author="Cesar Carcamo" w:date="2017-05-10T09:39:00Z">
        <w:r w:rsidR="00343A03" w:rsidDel="00DB791F">
          <w:rPr>
            <w:lang w:val="es-ES"/>
          </w:rPr>
          <w:delText xml:space="preserve">es decir, no hay forma de colocar cada queja en un tipo de categoría para </w:delText>
        </w:r>
      </w:del>
      <w:ins w:id="58" w:author="Cesar Carcamo" w:date="2017-05-10T09:39:00Z">
        <w:r w:rsidR="00DB791F">
          <w:rPr>
            <w:lang w:val="es-ES"/>
          </w:rPr>
          <w:t xml:space="preserve">de manera que es imposible </w:t>
        </w:r>
      </w:ins>
      <w:del w:id="59" w:author="Cesar Carcamo" w:date="2017-05-10T09:39:00Z">
        <w:r w:rsidR="00343A03" w:rsidDel="00DB791F">
          <w:rPr>
            <w:lang w:val="es-ES"/>
          </w:rPr>
          <w:delText xml:space="preserve">poder </w:delText>
        </w:r>
      </w:del>
      <w:r w:rsidR="00343A03">
        <w:rPr>
          <w:lang w:val="es-ES"/>
        </w:rPr>
        <w:t>identificar cu</w:t>
      </w:r>
      <w:del w:id="60" w:author="Cesar Carcamo" w:date="2017-05-10T09:39:00Z">
        <w:r w:rsidR="00343A03" w:rsidDel="00DB791F">
          <w:rPr>
            <w:lang w:val="es-ES"/>
          </w:rPr>
          <w:delText>a</w:delText>
        </w:r>
      </w:del>
      <w:ins w:id="61" w:author="Cesar Carcamo" w:date="2017-05-10T09:39:00Z">
        <w:r w:rsidR="00DB791F">
          <w:rPr>
            <w:lang w:val="es-ES"/>
          </w:rPr>
          <w:t>á</w:t>
        </w:r>
      </w:ins>
      <w:r w:rsidR="00343A03">
        <w:rPr>
          <w:lang w:val="es-ES"/>
        </w:rPr>
        <w:t xml:space="preserve">l es el tipo de queja más recurrente, ni </w:t>
      </w:r>
      <w:del w:id="62" w:author="Cesar Carcamo" w:date="2017-05-10T09:37:00Z">
        <w:r w:rsidR="00343A03" w:rsidDel="00273E86">
          <w:rPr>
            <w:lang w:val="es-ES"/>
          </w:rPr>
          <w:delText>cuales</w:delText>
        </w:r>
      </w:del>
      <w:ins w:id="63" w:author="Cesar Carcamo" w:date="2017-05-10T09:37:00Z">
        <w:r w:rsidR="00273E86">
          <w:rPr>
            <w:lang w:val="es-ES"/>
          </w:rPr>
          <w:t>cuáles</w:t>
        </w:r>
      </w:ins>
      <w:r w:rsidR="00343A03">
        <w:rPr>
          <w:lang w:val="es-ES"/>
        </w:rPr>
        <w:t xml:space="preserve"> son los nuevos tipos de quejas que pueden estar ingresando.</w:t>
      </w:r>
      <w:del w:id="64" w:author="Cesar Carcamo" w:date="2017-05-10T09:39:00Z">
        <w:r w:rsidR="00343A03" w:rsidDel="00DB791F">
          <w:rPr>
            <w:lang w:val="es-ES"/>
          </w:rPr>
          <w:delText xml:space="preserve"> </w:delText>
        </w:r>
      </w:del>
    </w:p>
    <w:p w14:paraId="07C3942C" w14:textId="77777777" w:rsidR="003C01D8" w:rsidRDefault="003C01D8" w:rsidP="005F0C3A">
      <w:pPr>
        <w:jc w:val="both"/>
        <w:rPr>
          <w:lang w:val="es-ES"/>
        </w:rPr>
      </w:pPr>
    </w:p>
    <w:p w14:paraId="75181407" w14:textId="77777777" w:rsidR="003C01D8" w:rsidRDefault="003C01D8" w:rsidP="005F0C3A">
      <w:pPr>
        <w:jc w:val="both"/>
        <w:rPr>
          <w:lang w:val="es-ES"/>
        </w:rPr>
      </w:pPr>
      <w:r>
        <w:rPr>
          <w:lang w:val="es-ES"/>
        </w:rPr>
        <w:t>Adicionalmente, como se pudo ver en el Cuadro Nº1, las solicitudes a SUSALUD aumentan año tras año</w:t>
      </w:r>
      <w:del w:id="65" w:author="Cesar Carcamo" w:date="2017-05-10T09:40:00Z">
        <w:r w:rsidDel="00C72803">
          <w:rPr>
            <w:lang w:val="es-ES"/>
          </w:rPr>
          <w:delText xml:space="preserve">, </w:delText>
        </w:r>
      </w:del>
      <w:ins w:id="66" w:author="Cesar Carcamo" w:date="2017-05-10T09:40:00Z">
        <w:r w:rsidR="00C72803">
          <w:rPr>
            <w:lang w:val="es-ES"/>
          </w:rPr>
          <w:t xml:space="preserve">. </w:t>
        </w:r>
      </w:ins>
      <w:del w:id="67" w:author="Cesar Carcamo" w:date="2017-05-10T09:40:00Z">
        <w:r w:rsidDel="00C72803">
          <w:rPr>
            <w:lang w:val="es-ES"/>
          </w:rPr>
          <w:delText>entonces s</w:delText>
        </w:r>
      </w:del>
      <w:ins w:id="68" w:author="Cesar Carcamo" w:date="2017-05-10T09:40:00Z">
        <w:r w:rsidR="00C72803">
          <w:rPr>
            <w:lang w:val="es-ES"/>
          </w:rPr>
          <w:t>S</w:t>
        </w:r>
      </w:ins>
      <w:r>
        <w:rPr>
          <w:lang w:val="es-ES"/>
        </w:rPr>
        <w:t>e espera que este año se sobrepasen las 100 mil solicitudes para lo cual es necesario contar con un mejor sistema para la gestión de estos reclamos.</w:t>
      </w:r>
      <w:r w:rsidR="00E844D8">
        <w:rPr>
          <w:lang w:val="es-ES"/>
        </w:rPr>
        <w:t xml:space="preserve"> Finalmente, el hecho de que diversas IPRESS oculten información a SUSALUD dificulta el proceso de fiscalización, ya que no hay forma de saber en qu</w:t>
      </w:r>
      <w:ins w:id="69" w:author="Cesar Carcamo" w:date="2017-05-10T09:40:00Z">
        <w:r w:rsidR="00C72803">
          <w:rPr>
            <w:lang w:val="es-ES"/>
          </w:rPr>
          <w:t>é</w:t>
        </w:r>
      </w:ins>
      <w:del w:id="70" w:author="Cesar Carcamo" w:date="2017-05-10T09:40:00Z">
        <w:r w:rsidR="00E844D8" w:rsidDel="00C72803">
          <w:rPr>
            <w:lang w:val="es-ES"/>
          </w:rPr>
          <w:delText>e</w:delText>
        </w:r>
      </w:del>
      <w:r w:rsidR="00E844D8">
        <w:rPr>
          <w:lang w:val="es-ES"/>
        </w:rPr>
        <w:t xml:space="preserve"> aspectos est</w:t>
      </w:r>
      <w:del w:id="71" w:author="Cesar Carcamo" w:date="2017-05-10T09:40:00Z">
        <w:r w:rsidR="00E844D8" w:rsidDel="00C72803">
          <w:rPr>
            <w:lang w:val="es-ES"/>
          </w:rPr>
          <w:delText>a</w:delText>
        </w:r>
      </w:del>
      <w:ins w:id="72" w:author="Cesar Carcamo" w:date="2017-05-10T09:40:00Z">
        <w:r w:rsidR="00C72803">
          <w:rPr>
            <w:lang w:val="es-ES"/>
          </w:rPr>
          <w:t>án</w:t>
        </w:r>
      </w:ins>
      <w:r w:rsidR="00E844D8">
        <w:rPr>
          <w:lang w:val="es-ES"/>
        </w:rPr>
        <w:t xml:space="preserve"> mejorando y en qu</w:t>
      </w:r>
      <w:ins w:id="73" w:author="Cesar Carcamo" w:date="2017-05-10T09:40:00Z">
        <w:r w:rsidR="00C72803">
          <w:rPr>
            <w:lang w:val="es-ES"/>
          </w:rPr>
          <w:t>é</w:t>
        </w:r>
      </w:ins>
      <w:del w:id="74" w:author="Cesar Carcamo" w:date="2017-05-10T09:40:00Z">
        <w:r w:rsidR="00E844D8" w:rsidDel="00C72803">
          <w:rPr>
            <w:lang w:val="es-ES"/>
          </w:rPr>
          <w:delText>e</w:delText>
        </w:r>
      </w:del>
      <w:r w:rsidR="00E844D8">
        <w:rPr>
          <w:lang w:val="es-ES"/>
        </w:rPr>
        <w:t xml:space="preserve"> aspectos </w:t>
      </w:r>
      <w:del w:id="75" w:author="Cesar Carcamo" w:date="2017-05-10T09:41:00Z">
        <w:r w:rsidR="00E844D8" w:rsidDel="00072535">
          <w:rPr>
            <w:lang w:val="es-ES"/>
          </w:rPr>
          <w:delText xml:space="preserve">necesitan refuerzo </w:delText>
        </w:r>
      </w:del>
      <w:r w:rsidR="00E844D8">
        <w:rPr>
          <w:lang w:val="es-ES"/>
        </w:rPr>
        <w:t>cada IPRESS</w:t>
      </w:r>
      <w:ins w:id="76" w:author="Cesar Carcamo" w:date="2017-05-10T09:41:00Z">
        <w:r w:rsidR="00072535" w:rsidRPr="00072535">
          <w:rPr>
            <w:lang w:val="es-ES"/>
          </w:rPr>
          <w:t xml:space="preserve"> </w:t>
        </w:r>
        <w:r w:rsidR="00072535">
          <w:rPr>
            <w:lang w:val="es-ES"/>
          </w:rPr>
          <w:t>necesita refuerzo</w:t>
        </w:r>
      </w:ins>
      <w:r w:rsidR="00E844D8">
        <w:rPr>
          <w:lang w:val="es-ES"/>
        </w:rPr>
        <w:t>.</w:t>
      </w:r>
    </w:p>
    <w:p w14:paraId="37C54BA7" w14:textId="77777777" w:rsidR="00343A03" w:rsidRDefault="00343A03" w:rsidP="005F0C3A">
      <w:pPr>
        <w:jc w:val="both"/>
        <w:rPr>
          <w:lang w:val="es-ES"/>
        </w:rPr>
      </w:pPr>
    </w:p>
    <w:p w14:paraId="26F409EE" w14:textId="77777777" w:rsidR="004E5147" w:rsidRPr="00677804" w:rsidRDefault="004E5147" w:rsidP="005F0C3A">
      <w:pPr>
        <w:pStyle w:val="Prrafodelista"/>
        <w:numPr>
          <w:ilvl w:val="2"/>
          <w:numId w:val="1"/>
        </w:numPr>
        <w:jc w:val="both"/>
        <w:rPr>
          <w:lang w:val="es-ES"/>
        </w:rPr>
      </w:pPr>
      <w:r>
        <w:rPr>
          <w:lang w:val="es-ES"/>
        </w:rPr>
        <w:t>Oportunidades de Mejora</w:t>
      </w:r>
    </w:p>
    <w:p w14:paraId="7B2DB524" w14:textId="77777777" w:rsidR="0013667F" w:rsidRPr="00677804" w:rsidRDefault="0013667F" w:rsidP="005F0C3A">
      <w:pPr>
        <w:jc w:val="both"/>
        <w:rPr>
          <w:lang w:val="es-ES"/>
        </w:rPr>
      </w:pPr>
    </w:p>
    <w:p w14:paraId="238B236F" w14:textId="77777777" w:rsidR="00615E10" w:rsidRDefault="003C01D8" w:rsidP="005F0C3A">
      <w:pPr>
        <w:jc w:val="both"/>
        <w:rPr>
          <w:lang w:val="es-ES"/>
        </w:rPr>
      </w:pPr>
      <w:r>
        <w:rPr>
          <w:lang w:val="es-ES"/>
        </w:rPr>
        <w:t xml:space="preserve">Con las limitantes que </w:t>
      </w:r>
      <w:r w:rsidR="00E844D8">
        <w:rPr>
          <w:lang w:val="es-ES"/>
        </w:rPr>
        <w:t xml:space="preserve">se presentaron en el punto anterior, se pueden encontrar varias formas de mejorar el sistema teniendo en cuenta tanto las necesidades de los asegurados como la de las IPRESS y SUSALUD. </w:t>
      </w:r>
      <w:del w:id="77" w:author="Cesar Carcamo" w:date="2017-05-10T09:43:00Z">
        <w:r w:rsidR="00E844D8" w:rsidDel="006D067F">
          <w:rPr>
            <w:lang w:val="es-ES"/>
          </w:rPr>
          <w:delText>Con u</w:delText>
        </w:r>
      </w:del>
      <w:ins w:id="78" w:author="Cesar Carcamo" w:date="2017-05-10T09:43:00Z">
        <w:r w:rsidR="006D067F">
          <w:rPr>
            <w:lang w:val="es-ES"/>
          </w:rPr>
          <w:t>U</w:t>
        </w:r>
      </w:ins>
      <w:r w:rsidR="00E844D8">
        <w:rPr>
          <w:lang w:val="es-ES"/>
        </w:rPr>
        <w:t xml:space="preserve">n sistema centralizado administrado por SUSALUD, en el cual cada IPRESS </w:t>
      </w:r>
      <w:del w:id="79" w:author="Cesar Carcamo" w:date="2017-05-10T09:43:00Z">
        <w:r w:rsidR="00E844D8" w:rsidDel="006D067F">
          <w:rPr>
            <w:lang w:val="es-ES"/>
          </w:rPr>
          <w:delText>tenga como</w:delText>
        </w:r>
      </w:del>
      <w:ins w:id="80" w:author="Cesar Carcamo" w:date="2017-05-10T09:43:00Z">
        <w:r w:rsidR="006D067F">
          <w:rPr>
            <w:lang w:val="es-ES"/>
          </w:rPr>
          <w:t>pueda</w:t>
        </w:r>
      </w:ins>
      <w:r w:rsidR="00E844D8">
        <w:rPr>
          <w:lang w:val="es-ES"/>
        </w:rPr>
        <w:t xml:space="preserve"> ingresar los reclamos</w:t>
      </w:r>
      <w:r w:rsidR="00386FBF">
        <w:rPr>
          <w:lang w:val="es-ES"/>
        </w:rPr>
        <w:t xml:space="preserve"> conforme van llegando y </w:t>
      </w:r>
      <w:del w:id="81" w:author="Cesar Carcamo" w:date="2017-05-10T09:43:00Z">
        <w:r w:rsidR="00386FBF" w:rsidDel="00723437">
          <w:rPr>
            <w:lang w:val="es-ES"/>
          </w:rPr>
          <w:delText xml:space="preserve">donde se </w:delText>
        </w:r>
      </w:del>
      <w:r w:rsidR="00386FBF">
        <w:rPr>
          <w:lang w:val="es-ES"/>
        </w:rPr>
        <w:t xml:space="preserve">pueda colocar el procedimiento que se realiza para solucionar cada reclamo, podría </w:t>
      </w:r>
      <w:del w:id="82" w:author="Cesar Carcamo" w:date="2017-05-10T09:43:00Z">
        <w:r w:rsidR="00386FBF" w:rsidDel="00723437">
          <w:rPr>
            <w:lang w:val="es-ES"/>
          </w:rPr>
          <w:delText xml:space="preserve">solucionar </w:delText>
        </w:r>
      </w:del>
      <w:ins w:id="83" w:author="Cesar Carcamo" w:date="2017-05-10T09:43:00Z">
        <w:r w:rsidR="00723437">
          <w:rPr>
            <w:lang w:val="es-ES"/>
          </w:rPr>
          <w:t xml:space="preserve">reducir </w:t>
        </w:r>
      </w:ins>
      <w:r w:rsidR="00386FBF">
        <w:rPr>
          <w:lang w:val="es-ES"/>
        </w:rPr>
        <w:t>mucho la carga fiscalizadora de SUSALUD</w:t>
      </w:r>
      <w:ins w:id="84" w:author="Cesar Carcamo" w:date="2017-05-10T09:43:00Z">
        <w:r w:rsidR="00723437">
          <w:rPr>
            <w:lang w:val="es-ES"/>
          </w:rPr>
          <w:t>. Con este sistema</w:t>
        </w:r>
      </w:ins>
      <w:del w:id="85" w:author="Cesar Carcamo" w:date="2017-05-10T09:44:00Z">
        <w:r w:rsidR="00386FBF" w:rsidDel="00723437">
          <w:rPr>
            <w:lang w:val="es-ES"/>
          </w:rPr>
          <w:delText xml:space="preserve"> ya</w:delText>
        </w:r>
      </w:del>
      <w:ins w:id="86" w:author="Cesar Carcamo" w:date="2017-05-10T09:44:00Z">
        <w:r w:rsidR="00723437">
          <w:rPr>
            <w:lang w:val="es-ES"/>
          </w:rPr>
          <w:t xml:space="preserve"> se </w:t>
        </w:r>
      </w:ins>
      <w:del w:id="87" w:author="Cesar Carcamo" w:date="2017-05-10T09:44:00Z">
        <w:r w:rsidR="00386FBF" w:rsidDel="00723437">
          <w:rPr>
            <w:lang w:val="es-ES"/>
          </w:rPr>
          <w:delText xml:space="preserve"> que </w:delText>
        </w:r>
      </w:del>
      <w:r w:rsidR="00386FBF">
        <w:rPr>
          <w:lang w:val="es-ES"/>
        </w:rPr>
        <w:t>podría</w:t>
      </w:r>
      <w:del w:id="88" w:author="Cesar Carcamo" w:date="2017-05-10T09:44:00Z">
        <w:r w:rsidR="00386FBF" w:rsidDel="00723437">
          <w:rPr>
            <w:lang w:val="es-ES"/>
          </w:rPr>
          <w:delText>n</w:delText>
        </w:r>
      </w:del>
      <w:r w:rsidR="00386FBF">
        <w:rPr>
          <w:lang w:val="es-ES"/>
        </w:rPr>
        <w:t xml:space="preserve"> revisar desde una computadora todo lo relacionado a los reclamos presentados ante</w:t>
      </w:r>
      <w:ins w:id="89" w:author="Cesar Carcamo" w:date="2017-05-10T09:44:00Z">
        <w:r w:rsidR="00723437">
          <w:rPr>
            <w:lang w:val="es-ES"/>
          </w:rPr>
          <w:t xml:space="preserve"> la</w:t>
        </w:r>
      </w:ins>
      <w:r w:rsidR="00386FBF">
        <w:rPr>
          <w:lang w:val="es-ES"/>
        </w:rPr>
        <w:t xml:space="preserve"> IPRESS. Esto ayudaría a que ya no se oculte información y se tenga una mejor supervisión.</w:t>
      </w:r>
    </w:p>
    <w:p w14:paraId="2BDB2ED2" w14:textId="77777777" w:rsidR="003C01D8" w:rsidRPr="0021244E" w:rsidRDefault="003C01D8" w:rsidP="005F0C3A">
      <w:pPr>
        <w:jc w:val="both"/>
        <w:rPr>
          <w:lang w:val="es-ES"/>
        </w:rPr>
      </w:pPr>
    </w:p>
    <w:p w14:paraId="129FEB6F" w14:textId="77777777" w:rsidR="00B61FCF" w:rsidRDefault="00B61FCF" w:rsidP="005F0C3A">
      <w:pPr>
        <w:pStyle w:val="Prrafodelista"/>
        <w:numPr>
          <w:ilvl w:val="1"/>
          <w:numId w:val="1"/>
        </w:numPr>
        <w:jc w:val="both"/>
        <w:rPr>
          <w:lang w:val="es-ES"/>
        </w:rPr>
      </w:pPr>
      <w:r>
        <w:rPr>
          <w:lang w:val="es-ES"/>
        </w:rPr>
        <w:t>Medición de productos tecnológic</w:t>
      </w:r>
      <w:r w:rsidR="00244F91">
        <w:rPr>
          <w:lang w:val="es-ES"/>
        </w:rPr>
        <w:t>os (TAM</w:t>
      </w:r>
      <w:r>
        <w:rPr>
          <w:lang w:val="es-ES"/>
        </w:rPr>
        <w:t>)</w:t>
      </w:r>
    </w:p>
    <w:p w14:paraId="1C17BD32" w14:textId="77777777" w:rsidR="00532CF9" w:rsidRDefault="00532CF9" w:rsidP="005F0C3A">
      <w:pPr>
        <w:jc w:val="both"/>
        <w:rPr>
          <w:lang w:val="es-ES"/>
        </w:rPr>
      </w:pPr>
    </w:p>
    <w:p w14:paraId="55C1DFA9" w14:textId="77777777" w:rsidR="00D440F7" w:rsidRDefault="008F0571" w:rsidP="005F0C3A">
      <w:pPr>
        <w:jc w:val="both"/>
        <w:rPr>
          <w:lang w:val="es-ES"/>
        </w:rPr>
      </w:pPr>
      <w:r>
        <w:rPr>
          <w:lang w:val="es-ES"/>
        </w:rPr>
        <w:t>Un sis</w:t>
      </w:r>
      <w:r w:rsidR="00892AC9">
        <w:rPr>
          <w:lang w:val="es-ES"/>
        </w:rPr>
        <w:t>tema computarizado no servirá</w:t>
      </w:r>
      <w:r w:rsidR="00AB111F">
        <w:rPr>
          <w:lang w:val="es-ES"/>
        </w:rPr>
        <w:t xml:space="preserve"> para mejoras en una organización, si es que éste no se utiliza</w:t>
      </w:r>
      <w:r>
        <w:rPr>
          <w:lang w:val="es-ES"/>
        </w:rPr>
        <w:t xml:space="preserve">. </w:t>
      </w:r>
      <w:r w:rsidR="00892AC9">
        <w:rPr>
          <w:lang w:val="es-ES"/>
        </w:rPr>
        <w:t>Bajo esta premisa se crearon</w:t>
      </w:r>
      <w:r w:rsidR="00185895">
        <w:rPr>
          <w:lang w:val="es-ES"/>
        </w:rPr>
        <w:t xml:space="preserve"> modelos para evaluar</w:t>
      </w:r>
      <w:r w:rsidR="00213CBD">
        <w:rPr>
          <w:lang w:val="es-ES"/>
        </w:rPr>
        <w:t xml:space="preserve"> el grado de aceptación de un sistema informático. E</w:t>
      </w:r>
      <w:r w:rsidR="00185895">
        <w:rPr>
          <w:lang w:val="es-ES"/>
        </w:rPr>
        <w:t xml:space="preserve">stos modelos fueron diseñados con el fin de determinar </w:t>
      </w:r>
      <w:r w:rsidR="001C3775">
        <w:rPr>
          <w:lang w:val="es-ES"/>
        </w:rPr>
        <w:t>por</w:t>
      </w:r>
      <w:r w:rsidR="00213CBD">
        <w:rPr>
          <w:lang w:val="es-ES"/>
        </w:rPr>
        <w:t xml:space="preserve"> qué</w:t>
      </w:r>
      <w:r w:rsidR="001C3775">
        <w:rPr>
          <w:lang w:val="es-ES"/>
        </w:rPr>
        <w:t xml:space="preserve"> los usuarios se resistían a uti</w:t>
      </w:r>
      <w:r w:rsidR="00213CBD">
        <w:rPr>
          <w:lang w:val="es-ES"/>
        </w:rPr>
        <w:t>lizar ciertos sistemas y con esa información</w:t>
      </w:r>
      <w:r w:rsidR="001C3775">
        <w:rPr>
          <w:lang w:val="es-ES"/>
        </w:rPr>
        <w:t xml:space="preserve"> poder crear diversos métodos </w:t>
      </w:r>
      <w:r w:rsidR="00514433">
        <w:rPr>
          <w:lang w:val="es-ES"/>
        </w:rPr>
        <w:t>prácticos</w:t>
      </w:r>
      <w:r w:rsidR="001C3775">
        <w:rPr>
          <w:lang w:val="es-ES"/>
        </w:rPr>
        <w:t xml:space="preserve"> pa</w:t>
      </w:r>
      <w:r w:rsidR="00213CBD">
        <w:rPr>
          <w:lang w:val="es-ES"/>
        </w:rPr>
        <w:t>ra evaluar sistemas, predecir có</w:t>
      </w:r>
      <w:r w:rsidR="001C3775">
        <w:rPr>
          <w:lang w:val="es-ES"/>
        </w:rPr>
        <w:t>mo los usuarios van a responder ante ellos y mejorar la aceptabilidad de los usuarios</w:t>
      </w:r>
      <w:r w:rsidR="00213CBD">
        <w:rPr>
          <w:lang w:val="es-ES"/>
        </w:rPr>
        <w:t xml:space="preserve">, haciendo </w:t>
      </w:r>
      <w:r w:rsidR="001C3775">
        <w:rPr>
          <w:lang w:val="es-ES"/>
        </w:rPr>
        <w:t>cambios a los procesos y flujos implementados en el sistema</w:t>
      </w:r>
      <w:r w:rsidR="00D440F7">
        <w:rPr>
          <w:lang w:val="es-ES"/>
        </w:rPr>
        <w:t>.</w:t>
      </w:r>
    </w:p>
    <w:p w14:paraId="09AE2E97" w14:textId="77777777" w:rsidR="001C3775" w:rsidRDefault="001C3775" w:rsidP="005F0C3A">
      <w:pPr>
        <w:jc w:val="both"/>
        <w:rPr>
          <w:lang w:val="es-ES"/>
        </w:rPr>
      </w:pPr>
    </w:p>
    <w:p w14:paraId="7A3E0250" w14:textId="77777777" w:rsidR="001C3775" w:rsidRDefault="001C3775" w:rsidP="005F0C3A">
      <w:pPr>
        <w:jc w:val="both"/>
        <w:rPr>
          <w:lang w:val="es-ES"/>
        </w:rPr>
      </w:pPr>
      <w:r>
        <w:rPr>
          <w:lang w:val="es-ES"/>
        </w:rPr>
        <w:lastRenderedPageBreak/>
        <w:t xml:space="preserve">Existen diversos métodos para medición de productos tecnológicos, uno de los más resaltantes es el llamado </w:t>
      </w:r>
      <w:proofErr w:type="spellStart"/>
      <w:r>
        <w:rPr>
          <w:lang w:val="es-ES"/>
        </w:rPr>
        <w:t>Technology</w:t>
      </w:r>
      <w:proofErr w:type="spellEnd"/>
      <w:r>
        <w:rPr>
          <w:lang w:val="es-ES"/>
        </w:rPr>
        <w:t xml:space="preserve"> </w:t>
      </w:r>
      <w:proofErr w:type="spellStart"/>
      <w:r>
        <w:rPr>
          <w:lang w:val="es-ES"/>
        </w:rPr>
        <w:t>Acceptance</w:t>
      </w:r>
      <w:proofErr w:type="spellEnd"/>
      <w:r>
        <w:rPr>
          <w:lang w:val="es-ES"/>
        </w:rPr>
        <w:t xml:space="preserve"> </w:t>
      </w:r>
      <w:proofErr w:type="spellStart"/>
      <w:r>
        <w:rPr>
          <w:lang w:val="es-ES"/>
        </w:rPr>
        <w:t>Model</w:t>
      </w:r>
      <w:proofErr w:type="spellEnd"/>
      <w:r w:rsidR="00A24B82">
        <w:rPr>
          <w:lang w:val="es-ES"/>
        </w:rPr>
        <w:t xml:space="preserve"> (TAM)</w:t>
      </w:r>
      <w:r>
        <w:rPr>
          <w:lang w:val="es-ES"/>
        </w:rPr>
        <w:t xml:space="preserve">, </w:t>
      </w:r>
      <w:r w:rsidR="00A24B82">
        <w:rPr>
          <w:lang w:val="es-ES"/>
        </w:rPr>
        <w:t>que fue diseñado específicamente para explicar el comportamiento del usuario del sistema</w:t>
      </w:r>
      <w:r w:rsidR="00D440F7">
        <w:rPr>
          <w:lang w:val="es-ES"/>
        </w:rPr>
        <w:t xml:space="preserve"> </w:t>
      </w:r>
      <w:r w:rsidR="00B43145">
        <w:rPr>
          <w:lang w:val="es-ES"/>
        </w:rPr>
        <w:fldChar w:fldCharType="begin" w:fldLock="1"/>
      </w:r>
      <w:r w:rsidR="007A694C">
        <w:rPr>
          <w:lang w:val="es-ES"/>
        </w:rPr>
        <w:instrText>ADDIN CSL_CITATION { "citationItems" : [ { "id" : "ITEM-1", "itemData" : { "author" : [ { "dropping-particle" : "", "family" : "Davis", "given" : "Fred D.", "non-dropping-particle" : "", "parse-names" : false, "suffix" : "" } ], "id" : "ITEM-1", "issued" : { "date-parts" : [ [ "1985" ] ] }, "title" : "A Technology Acceptance Model for Empirically Testing New End-User Information Systems", "type" : "article-journal" }, "uris" : [ "http://www.mendeley.com/documents/?uuid=5a38dc1b-1746-3f83-aee1-4190b7a870a9" ] } ], "mendeley" : { "formattedCitation" : "(18)", "plainTextFormattedCitation" : "(18)", "previouslyFormattedCitation" : "(18)" }, "properties" : { "noteIndex" : 0 }, "schema" : "https://github.com/citation-style-language/schema/raw/master/csl-citation.json" }</w:instrText>
      </w:r>
      <w:r w:rsidR="00B43145">
        <w:rPr>
          <w:lang w:val="es-ES"/>
        </w:rPr>
        <w:fldChar w:fldCharType="separate"/>
      </w:r>
      <w:r w:rsidR="00933896" w:rsidRPr="00933896">
        <w:rPr>
          <w:noProof/>
          <w:lang w:val="es-ES"/>
        </w:rPr>
        <w:t>(18)</w:t>
      </w:r>
      <w:r w:rsidR="00B43145">
        <w:rPr>
          <w:lang w:val="es-ES"/>
        </w:rPr>
        <w:fldChar w:fldCharType="end"/>
      </w:r>
      <w:r w:rsidR="00A24B82">
        <w:rPr>
          <w:lang w:val="es-ES"/>
        </w:rPr>
        <w:t>. El modelo del TAM es</w:t>
      </w:r>
      <w:r w:rsidR="007948C0">
        <w:rPr>
          <w:lang w:val="es-ES"/>
        </w:rPr>
        <w:t>tá basado</w:t>
      </w:r>
      <w:r w:rsidR="00A24B82">
        <w:rPr>
          <w:lang w:val="es-ES"/>
        </w:rPr>
        <w:t xml:space="preserve"> en el modelo </w:t>
      </w:r>
      <w:proofErr w:type="spellStart"/>
      <w:r w:rsidR="007948C0">
        <w:rPr>
          <w:lang w:val="es-ES"/>
        </w:rPr>
        <w:t>Theory</w:t>
      </w:r>
      <w:proofErr w:type="spellEnd"/>
      <w:r w:rsidR="007948C0">
        <w:rPr>
          <w:lang w:val="es-ES"/>
        </w:rPr>
        <w:t xml:space="preserve"> of </w:t>
      </w:r>
      <w:proofErr w:type="spellStart"/>
      <w:r w:rsidR="007948C0">
        <w:rPr>
          <w:lang w:val="es-ES"/>
        </w:rPr>
        <w:t>Reasoned</w:t>
      </w:r>
      <w:proofErr w:type="spellEnd"/>
      <w:r w:rsidR="007948C0">
        <w:rPr>
          <w:lang w:val="es-ES"/>
        </w:rPr>
        <w:t xml:space="preserve"> </w:t>
      </w:r>
      <w:proofErr w:type="spellStart"/>
      <w:r w:rsidR="007948C0">
        <w:rPr>
          <w:lang w:val="es-ES"/>
        </w:rPr>
        <w:t>Action</w:t>
      </w:r>
      <w:proofErr w:type="spellEnd"/>
      <w:r w:rsidR="007948C0">
        <w:rPr>
          <w:lang w:val="es-ES"/>
        </w:rPr>
        <w:t xml:space="preserve"> (TRA). E</w:t>
      </w:r>
      <w:r w:rsidR="00A24B82">
        <w:rPr>
          <w:lang w:val="es-ES"/>
        </w:rPr>
        <w:t xml:space="preserve">l TRA es un modelo </w:t>
      </w:r>
      <w:r w:rsidR="00283F35">
        <w:rPr>
          <w:lang w:val="es-ES"/>
        </w:rPr>
        <w:t xml:space="preserve">de intención </w:t>
      </w:r>
      <w:r w:rsidR="007948C0">
        <w:rPr>
          <w:lang w:val="es-ES"/>
        </w:rPr>
        <w:t>que se diseñó</w:t>
      </w:r>
      <w:r w:rsidR="00A24B82">
        <w:rPr>
          <w:lang w:val="es-ES"/>
        </w:rPr>
        <w:t xml:space="preserve"> </w:t>
      </w:r>
      <w:r w:rsidR="00283F35">
        <w:rPr>
          <w:lang w:val="es-ES"/>
        </w:rPr>
        <w:t>con el fin</w:t>
      </w:r>
      <w:r w:rsidR="00A24B82">
        <w:rPr>
          <w:lang w:val="es-ES"/>
        </w:rPr>
        <w:t xml:space="preserve"> de poder</w:t>
      </w:r>
      <w:r w:rsidR="00283F35">
        <w:rPr>
          <w:lang w:val="es-ES"/>
        </w:rPr>
        <w:t xml:space="preserve"> predecir y</w:t>
      </w:r>
      <w:r w:rsidR="00A24B82">
        <w:rPr>
          <w:lang w:val="es-ES"/>
        </w:rPr>
        <w:t xml:space="preserve"> exp</w:t>
      </w:r>
      <w:r w:rsidR="00283F35">
        <w:rPr>
          <w:lang w:val="es-ES"/>
        </w:rPr>
        <w:t>licar</w:t>
      </w:r>
      <w:r w:rsidR="00A24B82">
        <w:rPr>
          <w:lang w:val="es-ES"/>
        </w:rPr>
        <w:t xml:space="preserve"> el comportamiento humano en una variedad de </w:t>
      </w:r>
      <w:r w:rsidR="00283F35">
        <w:rPr>
          <w:lang w:val="es-ES"/>
        </w:rPr>
        <w:t>campos</w:t>
      </w:r>
      <w:r w:rsidR="007948C0">
        <w:rPr>
          <w:lang w:val="es-ES"/>
        </w:rPr>
        <w:t xml:space="preserve"> distintos. S</w:t>
      </w:r>
      <w:r w:rsidR="003046E3">
        <w:rPr>
          <w:lang w:val="es-ES"/>
        </w:rPr>
        <w:t xml:space="preserve">in embargo es </w:t>
      </w:r>
      <w:r w:rsidR="00D619B7">
        <w:rPr>
          <w:lang w:val="es-ES"/>
        </w:rPr>
        <w:t>muy general ya que está</w:t>
      </w:r>
      <w:r w:rsidR="0043083A">
        <w:rPr>
          <w:lang w:val="es-ES"/>
        </w:rPr>
        <w:t xml:space="preserve"> definid</w:t>
      </w:r>
      <w:r w:rsidR="003046E3">
        <w:rPr>
          <w:lang w:val="es-ES"/>
        </w:rPr>
        <w:t xml:space="preserve">o como </w:t>
      </w:r>
      <w:r w:rsidR="0043083A">
        <w:rPr>
          <w:lang w:val="es-ES"/>
        </w:rPr>
        <w:t>diseñado para explicar cualquier comportamiento humano,</w:t>
      </w:r>
      <w:r w:rsidR="00E014E9">
        <w:rPr>
          <w:lang w:val="es-ES"/>
        </w:rPr>
        <w:t xml:space="preserve"> sobre esto se basa el TAM enfocado en sistemas informáticos.</w:t>
      </w:r>
      <w:r w:rsidR="000E647E">
        <w:rPr>
          <w:lang w:val="es-ES"/>
        </w:rPr>
        <w:t xml:space="preserve"> El TAM utiliza el TRA </w:t>
      </w:r>
      <w:r w:rsidR="005B7789">
        <w:rPr>
          <w:lang w:val="es-ES"/>
        </w:rPr>
        <w:t xml:space="preserve">como base </w:t>
      </w:r>
      <w:r w:rsidR="00514433">
        <w:rPr>
          <w:lang w:val="es-ES"/>
        </w:rPr>
        <w:t>teórica</w:t>
      </w:r>
      <w:r w:rsidR="005B7789">
        <w:rPr>
          <w:lang w:val="es-ES"/>
        </w:rPr>
        <w:t xml:space="preserve"> para explicar una relación causal en</w:t>
      </w:r>
      <w:r w:rsidR="00F42B15">
        <w:rPr>
          <w:lang w:val="es-ES"/>
        </w:rPr>
        <w:t>tre dos factores clave: usabilidad</w:t>
      </w:r>
      <w:r w:rsidR="005B7789">
        <w:rPr>
          <w:lang w:val="es-ES"/>
        </w:rPr>
        <w:t xml:space="preserve"> percibida y facilidad</w:t>
      </w:r>
      <w:r w:rsidR="000E647E">
        <w:rPr>
          <w:lang w:val="es-ES"/>
        </w:rPr>
        <w:t xml:space="preserve"> de uso</w:t>
      </w:r>
      <w:r w:rsidR="005B7789">
        <w:rPr>
          <w:lang w:val="es-ES"/>
        </w:rPr>
        <w:t xml:space="preserve"> y actitud, intención del usuario y comportamiento real de adopción del sistema</w:t>
      </w:r>
      <w:r w:rsidR="00F42B15">
        <w:rPr>
          <w:lang w:val="es-ES"/>
        </w:rPr>
        <w:t xml:space="preserve">. </w:t>
      </w:r>
    </w:p>
    <w:p w14:paraId="37EB9E64" w14:textId="77777777" w:rsidR="000E647E" w:rsidRDefault="000E647E" w:rsidP="005F0C3A">
      <w:pPr>
        <w:jc w:val="both"/>
        <w:rPr>
          <w:lang w:val="es-ES"/>
        </w:rPr>
      </w:pPr>
    </w:p>
    <w:p w14:paraId="65282862" w14:textId="77777777" w:rsidR="003E2F99" w:rsidRDefault="00F42B15" w:rsidP="005F0C3A">
      <w:pPr>
        <w:jc w:val="both"/>
        <w:rPr>
          <w:lang w:val="es-ES"/>
        </w:rPr>
      </w:pPr>
      <w:r>
        <w:rPr>
          <w:lang w:val="es-ES"/>
        </w:rPr>
        <w:t>Este modelo d</w:t>
      </w:r>
      <w:r w:rsidR="003E2F99">
        <w:rPr>
          <w:lang w:val="es-ES"/>
        </w:rPr>
        <w:t>escribe la usabilidad percibida (</w:t>
      </w:r>
      <w:proofErr w:type="spellStart"/>
      <w:r w:rsidR="003E2F99">
        <w:rPr>
          <w:lang w:val="es-ES"/>
        </w:rPr>
        <w:t>perceived</w:t>
      </w:r>
      <w:proofErr w:type="spellEnd"/>
      <w:r w:rsidR="003E2F99">
        <w:rPr>
          <w:lang w:val="es-ES"/>
        </w:rPr>
        <w:t xml:space="preserve"> </w:t>
      </w:r>
      <w:proofErr w:type="spellStart"/>
      <w:r w:rsidR="003E2F99">
        <w:rPr>
          <w:lang w:val="es-ES"/>
        </w:rPr>
        <w:t>uselfuness</w:t>
      </w:r>
      <w:proofErr w:type="spellEnd"/>
      <w:r w:rsidR="003E2F99">
        <w:rPr>
          <w:lang w:val="es-ES"/>
        </w:rPr>
        <w:t xml:space="preserve">, </w:t>
      </w:r>
      <w:r w:rsidR="004718FD">
        <w:rPr>
          <w:lang w:val="es-ES"/>
        </w:rPr>
        <w:t>P</w:t>
      </w:r>
      <w:r w:rsidR="003E2F99">
        <w:rPr>
          <w:lang w:val="es-ES"/>
        </w:rPr>
        <w:t xml:space="preserve">U) </w:t>
      </w:r>
      <w:r>
        <w:rPr>
          <w:lang w:val="es-ES"/>
        </w:rPr>
        <w:t xml:space="preserve">como la probabilidad subjetiva del posible usuario que al utilizar cierta aplicación informática especifica aumente su rendimiento dentro de su organización </w:t>
      </w:r>
      <w:r w:rsidR="003E2F99">
        <w:rPr>
          <w:lang w:val="es-ES"/>
        </w:rPr>
        <w:t>y la facilidad de uso (</w:t>
      </w:r>
      <w:proofErr w:type="spellStart"/>
      <w:r w:rsidR="003E2F99">
        <w:rPr>
          <w:lang w:val="es-ES"/>
        </w:rPr>
        <w:t>perceived</w:t>
      </w:r>
      <w:proofErr w:type="spellEnd"/>
      <w:r w:rsidR="003E2F99">
        <w:rPr>
          <w:lang w:val="es-ES"/>
        </w:rPr>
        <w:t xml:space="preserve"> </w:t>
      </w:r>
      <w:proofErr w:type="spellStart"/>
      <w:r w:rsidR="003E2F99">
        <w:rPr>
          <w:lang w:val="es-ES"/>
        </w:rPr>
        <w:t>ease</w:t>
      </w:r>
      <w:proofErr w:type="spellEnd"/>
      <w:r w:rsidR="003E2F99">
        <w:rPr>
          <w:lang w:val="es-ES"/>
        </w:rPr>
        <w:t xml:space="preserve"> of use, </w:t>
      </w:r>
      <w:r w:rsidR="004718FD">
        <w:rPr>
          <w:lang w:val="es-ES"/>
        </w:rPr>
        <w:t>P</w:t>
      </w:r>
      <w:r w:rsidR="003E2F99">
        <w:rPr>
          <w:lang w:val="es-ES"/>
        </w:rPr>
        <w:t xml:space="preserve">EOU) se refiere al grado en el cual un posible usuario espera que el sistema sea de fácil entendimiento. </w:t>
      </w:r>
    </w:p>
    <w:p w14:paraId="50A2316F" w14:textId="77777777" w:rsidR="000E647E" w:rsidRDefault="000E647E" w:rsidP="005F0C3A">
      <w:pPr>
        <w:jc w:val="both"/>
        <w:rPr>
          <w:lang w:val="es-ES"/>
        </w:rPr>
      </w:pPr>
    </w:p>
    <w:p w14:paraId="794F567F" w14:textId="77777777" w:rsidR="00F42B15" w:rsidRDefault="000E647E" w:rsidP="005F0C3A">
      <w:pPr>
        <w:jc w:val="both"/>
        <w:rPr>
          <w:lang w:val="es-ES"/>
        </w:rPr>
      </w:pPr>
      <w:r>
        <w:rPr>
          <w:lang w:val="es-ES"/>
        </w:rPr>
        <w:t xml:space="preserve">El TAM postula </w:t>
      </w:r>
      <w:r w:rsidR="003E2F99">
        <w:rPr>
          <w:lang w:val="es-ES"/>
        </w:rPr>
        <w:t>que el uso de un siste</w:t>
      </w:r>
      <w:r>
        <w:rPr>
          <w:lang w:val="es-ES"/>
        </w:rPr>
        <w:t>ma informático está</w:t>
      </w:r>
      <w:r w:rsidR="003E2F99">
        <w:rPr>
          <w:lang w:val="es-ES"/>
        </w:rPr>
        <w:t xml:space="preserve"> medido por la Intención</w:t>
      </w:r>
      <w:r w:rsidR="005F3D6D">
        <w:rPr>
          <w:lang w:val="es-ES"/>
        </w:rPr>
        <w:t xml:space="preserve"> de</w:t>
      </w:r>
      <w:r w:rsidR="003E2F99">
        <w:rPr>
          <w:lang w:val="es-ES"/>
        </w:rPr>
        <w:t xml:space="preserve"> Comportamiento de Uso (</w:t>
      </w:r>
      <w:proofErr w:type="spellStart"/>
      <w:r w:rsidR="003E2F99">
        <w:rPr>
          <w:lang w:val="es-ES"/>
        </w:rPr>
        <w:t>Behavior</w:t>
      </w:r>
      <w:r w:rsidR="005F3D6D">
        <w:rPr>
          <w:lang w:val="es-ES"/>
        </w:rPr>
        <w:t>al</w:t>
      </w:r>
      <w:proofErr w:type="spellEnd"/>
      <w:r w:rsidR="005F3D6D">
        <w:rPr>
          <w:lang w:val="es-ES"/>
        </w:rPr>
        <w:t xml:space="preserve"> </w:t>
      </w:r>
      <w:proofErr w:type="spellStart"/>
      <w:r w:rsidR="005F3D6D">
        <w:rPr>
          <w:lang w:val="es-ES"/>
        </w:rPr>
        <w:t>Intention</w:t>
      </w:r>
      <w:proofErr w:type="spellEnd"/>
      <w:r w:rsidR="005F3D6D">
        <w:rPr>
          <w:lang w:val="es-ES"/>
        </w:rPr>
        <w:t xml:space="preserve"> of Use, BI) que se define como la actitud de una persona en usar cierto sistema (A) y </w:t>
      </w:r>
      <w:r w:rsidR="00552117">
        <w:rPr>
          <w:lang w:val="es-ES"/>
        </w:rPr>
        <w:t>U</w:t>
      </w:r>
      <w:r w:rsidR="005F3D6D">
        <w:rPr>
          <w:lang w:val="es-ES"/>
        </w:rPr>
        <w:t>, representándose de la siguiente forma</w:t>
      </w:r>
      <w:r w:rsidR="00E9632E">
        <w:rPr>
          <w:lang w:val="es-ES"/>
        </w:rPr>
        <w:t xml:space="preserve"> </w:t>
      </w:r>
      <w:r w:rsidR="00B43145">
        <w:rPr>
          <w:lang w:val="es-ES"/>
        </w:rPr>
        <w:fldChar w:fldCharType="begin" w:fldLock="1"/>
      </w:r>
      <w:r w:rsidR="007A694C">
        <w:rPr>
          <w:lang w:val="es-ES"/>
        </w:rPr>
        <w:instrText>ADDIN CSL_CITATION { "citationItems" : [ { "id" : "ITEM-1", "itemData" : { "author" : [ { "dropping-particle" : "", "family" : "Science", "given" : "Management", "non-dropping-particle" : "", "parse-names" : false, "suffix" : "" }, { "dropping-particle" : "", "family" : "Aug", "given" : "Issue", "non-dropping-particle" : "", "parse-names" : false, "suffix" : "" } ], "id" : "ITEM-1", "issue" : "8", "issued" : { "date-parts" : [ [ "1989" ] ] }, "page" : "982-1003", "title" : "User Acceptance of Computer Technology : A Comparison of Two Theoretical Models Fred D . Davis ; Richard P . Bagozzi ; Paul R . Warshaw USER ACCEPTANCE OF COMPUTER TECHNOLOGY : A COMPARISON OF TWO THEORETICAL MODELS *", "type" : "article-journal", "volume" : "35" }, "uris" : [ "http://www.mendeley.com/documents/?uuid=6fe1a940-fd7a-4893-a0d5-78d5e7c02a10" ] } ], "mendeley" : { "formattedCitation" : "(19)", "plainTextFormattedCitation" : "(19)", "previouslyFormattedCitation" : "(19)" }, "properties" : { "noteIndex" : 0 }, "schema" : "https://github.com/citation-style-language/schema/raw/master/csl-citation.json" }</w:instrText>
      </w:r>
      <w:r w:rsidR="00B43145">
        <w:rPr>
          <w:lang w:val="es-ES"/>
        </w:rPr>
        <w:fldChar w:fldCharType="separate"/>
      </w:r>
      <w:r w:rsidR="00933896" w:rsidRPr="00933896">
        <w:rPr>
          <w:noProof/>
          <w:lang w:val="es-ES"/>
        </w:rPr>
        <w:t>(19)</w:t>
      </w:r>
      <w:r w:rsidR="00B43145">
        <w:rPr>
          <w:lang w:val="es-ES"/>
        </w:rPr>
        <w:fldChar w:fldCharType="end"/>
      </w:r>
      <w:r w:rsidR="005F3D6D">
        <w:rPr>
          <w:lang w:val="es-ES"/>
        </w:rPr>
        <w:t>:</w:t>
      </w:r>
    </w:p>
    <w:p w14:paraId="73B64AE8" w14:textId="77777777" w:rsidR="005F3D6D" w:rsidRDefault="005F3D6D" w:rsidP="005F0C3A">
      <w:pPr>
        <w:jc w:val="both"/>
        <w:rPr>
          <w:lang w:val="es-ES"/>
        </w:rPr>
      </w:pPr>
      <w:r>
        <w:rPr>
          <w:lang w:val="es-ES"/>
        </w:rPr>
        <w:tab/>
      </w:r>
      <w:r>
        <w:rPr>
          <w:lang w:val="es-ES"/>
        </w:rPr>
        <w:tab/>
      </w:r>
      <w:r>
        <w:rPr>
          <w:lang w:val="es-ES"/>
        </w:rPr>
        <w:tab/>
      </w:r>
      <w:r>
        <w:rPr>
          <w:lang w:val="es-ES"/>
        </w:rPr>
        <w:tab/>
      </w:r>
    </w:p>
    <w:p w14:paraId="3364A164" w14:textId="77777777" w:rsidR="005F3D6D" w:rsidRDefault="005F3D6D" w:rsidP="005F0C3A">
      <w:pPr>
        <w:jc w:val="both"/>
        <w:rPr>
          <w:lang w:val="es-ES"/>
        </w:rPr>
      </w:pPr>
      <w:r>
        <w:rPr>
          <w:lang w:val="es-ES"/>
        </w:rPr>
        <w:tab/>
      </w:r>
      <w:r>
        <w:rPr>
          <w:lang w:val="es-ES"/>
        </w:rPr>
        <w:tab/>
      </w:r>
      <w:r>
        <w:rPr>
          <w:lang w:val="es-ES"/>
        </w:rPr>
        <w:tab/>
      </w:r>
      <w:r>
        <w:rPr>
          <w:lang w:val="es-ES"/>
        </w:rPr>
        <w:tab/>
      </w:r>
      <w:r>
        <w:rPr>
          <w:lang w:val="es-ES"/>
        </w:rPr>
        <w:tab/>
        <w:t>BI = A + U</w:t>
      </w:r>
    </w:p>
    <w:p w14:paraId="36903D97" w14:textId="77777777" w:rsidR="007260F3" w:rsidRDefault="007260F3" w:rsidP="005F0C3A">
      <w:pPr>
        <w:jc w:val="both"/>
        <w:rPr>
          <w:lang w:val="es-ES"/>
        </w:rPr>
      </w:pPr>
    </w:p>
    <w:p w14:paraId="56978F8A" w14:textId="77777777" w:rsidR="007260F3" w:rsidRDefault="007260F3" w:rsidP="005F0C3A">
      <w:pPr>
        <w:jc w:val="both"/>
        <w:rPr>
          <w:lang w:val="es-ES"/>
        </w:rPr>
      </w:pPr>
      <w:r>
        <w:rPr>
          <w:noProof/>
          <w:lang w:eastAsia="es-ES_tradnl"/>
        </w:rPr>
        <w:drawing>
          <wp:inline distT="0" distB="0" distL="0" distR="0" wp14:anchorId="13E72499" wp14:editId="2573CCD0">
            <wp:extent cx="5396230" cy="196469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am_flow.png"/>
                    <pic:cNvPicPr/>
                  </pic:nvPicPr>
                  <pic:blipFill>
                    <a:blip r:embed="rId13">
                      <a:extLst>
                        <a:ext uri="{28A0092B-C50C-407E-A947-70E740481C1C}">
                          <a14:useLocalDpi xmlns:a14="http://schemas.microsoft.com/office/drawing/2010/main" val="0"/>
                        </a:ext>
                      </a:extLst>
                    </a:blip>
                    <a:stretch>
                      <a:fillRect/>
                    </a:stretch>
                  </pic:blipFill>
                  <pic:spPr>
                    <a:xfrm>
                      <a:off x="0" y="0"/>
                      <a:ext cx="5396230" cy="1964690"/>
                    </a:xfrm>
                    <a:prstGeom prst="rect">
                      <a:avLst/>
                    </a:prstGeom>
                  </pic:spPr>
                </pic:pic>
              </a:graphicData>
            </a:graphic>
          </wp:inline>
        </w:drawing>
      </w:r>
    </w:p>
    <w:p w14:paraId="0F6A7821" w14:textId="77777777" w:rsidR="007260F3" w:rsidRDefault="007260F3" w:rsidP="005F0C3A">
      <w:pPr>
        <w:jc w:val="both"/>
        <w:rPr>
          <w:lang w:val="es-ES"/>
        </w:rPr>
      </w:pPr>
    </w:p>
    <w:p w14:paraId="028F390C" w14:textId="77777777" w:rsidR="00C12E49" w:rsidRDefault="000E647E" w:rsidP="005F0C3A">
      <w:pPr>
        <w:jc w:val="both"/>
        <w:rPr>
          <w:lang w:val="es-ES"/>
        </w:rPr>
      </w:pPr>
      <w:r>
        <w:rPr>
          <w:lang w:val="es-ES"/>
        </w:rPr>
        <w:t>De este grá</w:t>
      </w:r>
      <w:r w:rsidR="00C956B2">
        <w:rPr>
          <w:lang w:val="es-ES"/>
        </w:rPr>
        <w:t xml:space="preserve">fico se puede sacar las siguientes conclusiones, </w:t>
      </w:r>
      <w:r>
        <w:rPr>
          <w:lang w:val="es-ES"/>
        </w:rPr>
        <w:t>el BI solo está influenciado por A, la A depende de 2 factores:</w:t>
      </w:r>
      <w:r w:rsidR="006812E4">
        <w:rPr>
          <w:lang w:val="es-ES"/>
        </w:rPr>
        <w:t xml:space="preserve"> el PU y el PEOU. Adicionalmente, el PU tiene tiene un efecto directo en el BI, y el PEOU tiene un efecto directo en el PU</w:t>
      </w:r>
      <w:r w:rsidR="002B0B30">
        <w:rPr>
          <w:lang w:val="es-ES"/>
        </w:rPr>
        <w:t xml:space="preserve"> </w:t>
      </w:r>
      <w:r w:rsidR="00B43145">
        <w:rPr>
          <w:lang w:val="es-ES"/>
        </w:rPr>
        <w:fldChar w:fldCharType="begin" w:fldLock="1"/>
      </w:r>
      <w:r w:rsidR="007A694C">
        <w:rPr>
          <w:lang w:val="es-ES"/>
        </w:rPr>
        <w:instrText>ADDIN CSL_CITATION { "citationItems" : [ { "id" : "ITEM-1", "itemData" : { "DOI" : "10.1016/j.jbi.2009.07.002.THE", "ISSN" : "1532-0464", "author" : [ { "dropping-particle" : "", "family" : "In", "given" : "Future", "non-dropping-particle" : "", "parse-names" : false, "suffix" : "" }, { "dropping-particle" : "", "family" : "Care", "given" : "Health", "non-dropping-particle" : "", "parse-names" : false, "suffix" : "" } ], "id" : "ITEM-1", "issue" : "1", "issued" : { "date-parts" : [ [ "2011" ] ] }, "page" : "1-30", "title" : "the Technology Acceptance Model : Its Past and Its Future in Health Care", "type" : "article-journal", "volume" : "43" }, "uris" : [ "http://www.mendeley.com/documents/?uuid=f5bdf926-cda5-4d34-97b6-99e64b702b57" ] } ], "mendeley" : { "formattedCitation" : "(20)", "plainTextFormattedCitation" : "(20)", "previouslyFormattedCitation" : "(20)" }, "properties" : { "noteIndex" : 0 }, "schema" : "https://github.com/citation-style-language/schema/raw/master/csl-citation.json" }</w:instrText>
      </w:r>
      <w:r w:rsidR="00B43145">
        <w:rPr>
          <w:lang w:val="es-ES"/>
        </w:rPr>
        <w:fldChar w:fldCharType="separate"/>
      </w:r>
      <w:r w:rsidR="00933896" w:rsidRPr="00933896">
        <w:rPr>
          <w:noProof/>
          <w:lang w:val="es-ES"/>
        </w:rPr>
        <w:t>(20)</w:t>
      </w:r>
      <w:r w:rsidR="00B43145">
        <w:rPr>
          <w:lang w:val="es-ES"/>
        </w:rPr>
        <w:fldChar w:fldCharType="end"/>
      </w:r>
      <w:r w:rsidR="006812E4">
        <w:rPr>
          <w:lang w:val="es-ES"/>
        </w:rPr>
        <w:t>.</w:t>
      </w:r>
    </w:p>
    <w:p w14:paraId="4B8C3788" w14:textId="77777777" w:rsidR="00C12E49" w:rsidRPr="002E002E" w:rsidRDefault="00C12E49" w:rsidP="005F0C3A">
      <w:pPr>
        <w:jc w:val="both"/>
        <w:rPr>
          <w:lang w:val="es-ES"/>
        </w:rPr>
      </w:pPr>
    </w:p>
    <w:p w14:paraId="5D3B42C2" w14:textId="77777777" w:rsidR="00302092" w:rsidRPr="00446CFD" w:rsidRDefault="00302092" w:rsidP="005F0C3A">
      <w:pPr>
        <w:pStyle w:val="Prrafodelista"/>
        <w:numPr>
          <w:ilvl w:val="0"/>
          <w:numId w:val="1"/>
        </w:numPr>
        <w:jc w:val="both"/>
        <w:rPr>
          <w:lang w:val="es-ES"/>
        </w:rPr>
      </w:pPr>
      <w:r w:rsidRPr="00446CFD">
        <w:rPr>
          <w:lang w:val="es-ES"/>
        </w:rPr>
        <w:t>Objetivos</w:t>
      </w:r>
    </w:p>
    <w:p w14:paraId="457D01F7" w14:textId="77777777" w:rsidR="00E115B6" w:rsidRPr="00446CFD" w:rsidRDefault="00E115B6" w:rsidP="005F0C3A">
      <w:pPr>
        <w:jc w:val="both"/>
        <w:rPr>
          <w:lang w:val="es-ES"/>
        </w:rPr>
      </w:pPr>
    </w:p>
    <w:p w14:paraId="67C13360" w14:textId="77777777" w:rsidR="00302092" w:rsidRPr="005428AC" w:rsidRDefault="00302092" w:rsidP="005F0C3A">
      <w:pPr>
        <w:pStyle w:val="Prrafodelista"/>
        <w:numPr>
          <w:ilvl w:val="1"/>
          <w:numId w:val="1"/>
        </w:numPr>
        <w:jc w:val="both"/>
        <w:rPr>
          <w:lang w:val="es-ES"/>
        </w:rPr>
      </w:pPr>
      <w:r w:rsidRPr="005428AC">
        <w:rPr>
          <w:lang w:val="es-ES"/>
        </w:rPr>
        <w:t>Objetivo General</w:t>
      </w:r>
    </w:p>
    <w:p w14:paraId="79DCD11F" w14:textId="77777777" w:rsidR="00A21FE7" w:rsidRPr="005428AC" w:rsidRDefault="00A21FE7" w:rsidP="005F0C3A">
      <w:pPr>
        <w:jc w:val="both"/>
        <w:rPr>
          <w:lang w:val="es-ES"/>
        </w:rPr>
      </w:pPr>
    </w:p>
    <w:p w14:paraId="274F9E01" w14:textId="77777777" w:rsidR="005A3805" w:rsidRPr="00E52F35" w:rsidRDefault="00003481" w:rsidP="005F0C3A">
      <w:pPr>
        <w:jc w:val="both"/>
      </w:pPr>
      <w:r w:rsidRPr="00E52F35">
        <w:rPr>
          <w:lang w:val="es-ES"/>
        </w:rPr>
        <w:t xml:space="preserve">Proponer un diseño centrado en el usuario siguiendo los lineamientos de interfaz y experiencia de usuario para un sistema de gestión de reclamos presentados por </w:t>
      </w:r>
      <w:r w:rsidRPr="00E52F35">
        <w:rPr>
          <w:lang w:val="es-ES"/>
        </w:rPr>
        <w:lastRenderedPageBreak/>
        <w:t>pacientes y derechohabientes a las diferentes IPRESS que sea accesible por diversas entidades fiscalizadoras.</w:t>
      </w:r>
    </w:p>
    <w:p w14:paraId="346D5D10" w14:textId="77777777" w:rsidR="005428AC" w:rsidRPr="0007004D" w:rsidRDefault="005428AC" w:rsidP="005F0C3A">
      <w:pPr>
        <w:jc w:val="both"/>
        <w:rPr>
          <w:highlight w:val="yellow"/>
          <w:lang w:val="es-ES"/>
        </w:rPr>
      </w:pPr>
    </w:p>
    <w:p w14:paraId="6297FA57" w14:textId="77777777" w:rsidR="00302092" w:rsidRPr="00F66265" w:rsidRDefault="00302092" w:rsidP="005F0C3A">
      <w:pPr>
        <w:pStyle w:val="Prrafodelista"/>
        <w:numPr>
          <w:ilvl w:val="1"/>
          <w:numId w:val="1"/>
        </w:numPr>
        <w:jc w:val="both"/>
        <w:rPr>
          <w:lang w:val="es-ES"/>
        </w:rPr>
      </w:pPr>
      <w:r w:rsidRPr="00F66265">
        <w:rPr>
          <w:lang w:val="es-ES"/>
        </w:rPr>
        <w:t xml:space="preserve">Objetivos </w:t>
      </w:r>
      <w:r w:rsidR="00362A11" w:rsidRPr="00F66265">
        <w:rPr>
          <w:lang w:val="es-ES"/>
        </w:rPr>
        <w:t>Específicos</w:t>
      </w:r>
    </w:p>
    <w:p w14:paraId="7B6BB90A" w14:textId="77777777" w:rsidR="00A21FE7" w:rsidRPr="00F66265" w:rsidRDefault="00A21FE7" w:rsidP="005F0C3A">
      <w:pPr>
        <w:jc w:val="both"/>
        <w:rPr>
          <w:lang w:val="es-ES"/>
        </w:rPr>
      </w:pPr>
    </w:p>
    <w:p w14:paraId="6EA6A1E0" w14:textId="77777777" w:rsidR="005428AC" w:rsidRDefault="005428AC" w:rsidP="005F0C3A">
      <w:pPr>
        <w:pStyle w:val="Prrafodelista"/>
        <w:numPr>
          <w:ilvl w:val="0"/>
          <w:numId w:val="6"/>
        </w:numPr>
        <w:jc w:val="both"/>
        <w:rPr>
          <w:lang w:val="es-ES"/>
        </w:rPr>
      </w:pPr>
      <w:r w:rsidRPr="00F66265">
        <w:rPr>
          <w:lang w:val="es-ES"/>
        </w:rPr>
        <w:t>Diseñar un sistema de gestión de reclamos</w:t>
      </w:r>
      <w:r w:rsidR="00F66265" w:rsidRPr="00F66265">
        <w:rPr>
          <w:lang w:val="es-ES"/>
        </w:rPr>
        <w:t xml:space="preserve"> que se encuentre centrado en el usuario</w:t>
      </w:r>
      <w:r w:rsidRPr="00F66265">
        <w:rPr>
          <w:lang w:val="es-ES"/>
        </w:rPr>
        <w:t xml:space="preserve"> para la Superintendencia Nacional de Salud (SUSALUD)</w:t>
      </w:r>
      <w:r w:rsidR="00020F22">
        <w:rPr>
          <w:lang w:val="es-ES"/>
        </w:rPr>
        <w:t>.</w:t>
      </w:r>
    </w:p>
    <w:p w14:paraId="099D0849" w14:textId="77777777" w:rsidR="00020F22" w:rsidRPr="00F66265" w:rsidRDefault="00020F22" w:rsidP="005F0C3A">
      <w:pPr>
        <w:pStyle w:val="Prrafodelista"/>
        <w:numPr>
          <w:ilvl w:val="0"/>
          <w:numId w:val="6"/>
        </w:numPr>
        <w:jc w:val="both"/>
        <w:rPr>
          <w:lang w:val="es-ES"/>
        </w:rPr>
      </w:pPr>
      <w:r>
        <w:rPr>
          <w:lang w:val="es-ES"/>
        </w:rPr>
        <w:t xml:space="preserve">Evaluar </w:t>
      </w:r>
      <w:r w:rsidR="006375B1">
        <w:rPr>
          <w:lang w:val="es-ES"/>
        </w:rPr>
        <w:t>la visualización de data de reclamos por parte de</w:t>
      </w:r>
      <w:r>
        <w:rPr>
          <w:lang w:val="es-ES"/>
        </w:rPr>
        <w:t xml:space="preserve"> SUSALUD a través de su sistema actual</w:t>
      </w:r>
      <w:del w:id="90" w:author="Cesar Carcamo" w:date="2017-05-10T09:45:00Z">
        <w:r w:rsidDel="00574742">
          <w:rPr>
            <w:lang w:val="es-ES"/>
          </w:rPr>
          <w:delText>mente</w:delText>
        </w:r>
      </w:del>
      <w:r>
        <w:rPr>
          <w:lang w:val="es-ES"/>
        </w:rPr>
        <w:t>.</w:t>
      </w:r>
    </w:p>
    <w:p w14:paraId="6853A060" w14:textId="77777777" w:rsidR="00B43145" w:rsidRPr="00702EBE" w:rsidRDefault="00116E08" w:rsidP="005F0C3A">
      <w:pPr>
        <w:pStyle w:val="Prrafodelista"/>
        <w:numPr>
          <w:ilvl w:val="0"/>
          <w:numId w:val="6"/>
        </w:numPr>
        <w:jc w:val="both"/>
      </w:pPr>
      <w:del w:id="91" w:author="Cesar Carcamo" w:date="2017-05-10T09:46:00Z">
        <w:r w:rsidRPr="00702EBE" w:rsidDel="00574742">
          <w:rPr>
            <w:lang w:val="es-ES"/>
          </w:rPr>
          <w:delText>Evalua</w:delText>
        </w:r>
      </w:del>
      <w:proofErr w:type="spellStart"/>
      <w:ins w:id="92" w:author="Cesar Carcamo" w:date="2017-05-10T09:46:00Z">
        <w:r w:rsidR="00574742">
          <w:rPr>
            <w:lang w:val="es-ES"/>
          </w:rPr>
          <w:t>Compararar</w:t>
        </w:r>
      </w:ins>
      <w:proofErr w:type="spellEnd"/>
      <w:del w:id="93" w:author="Cesar Carcamo" w:date="2017-05-10T09:46:00Z">
        <w:r w:rsidRPr="00702EBE" w:rsidDel="00574742">
          <w:rPr>
            <w:lang w:val="es-ES"/>
          </w:rPr>
          <w:delText>ción</w:delText>
        </w:r>
      </w:del>
      <w:r w:rsidRPr="00702EBE">
        <w:rPr>
          <w:lang w:val="es-ES"/>
        </w:rPr>
        <w:t xml:space="preserve"> </w:t>
      </w:r>
      <w:del w:id="94" w:author="Cesar Carcamo" w:date="2017-05-10T09:46:00Z">
        <w:r w:rsidRPr="00702EBE" w:rsidDel="00574742">
          <w:rPr>
            <w:lang w:val="es-ES"/>
          </w:rPr>
          <w:delText>d</w:delText>
        </w:r>
      </w:del>
      <w:r w:rsidRPr="00702EBE">
        <w:rPr>
          <w:lang w:val="es-ES"/>
        </w:rPr>
        <w:t xml:space="preserve">el sistema propuesto </w:t>
      </w:r>
      <w:del w:id="95" w:author="Cesar Carcamo" w:date="2017-05-10T09:46:00Z">
        <w:r w:rsidRPr="00702EBE" w:rsidDel="00574742">
          <w:rPr>
            <w:lang w:val="es-ES"/>
          </w:rPr>
          <w:delText xml:space="preserve">vs </w:delText>
        </w:r>
      </w:del>
      <w:ins w:id="96" w:author="Cesar Carcamo" w:date="2017-05-10T09:46:00Z">
        <w:r w:rsidR="00574742">
          <w:rPr>
            <w:lang w:val="es-ES"/>
          </w:rPr>
          <w:t>con el</w:t>
        </w:r>
        <w:r w:rsidR="00574742" w:rsidRPr="00702EBE">
          <w:rPr>
            <w:lang w:val="es-ES"/>
          </w:rPr>
          <w:t xml:space="preserve"> </w:t>
        </w:r>
      </w:ins>
      <w:del w:id="97" w:author="Cesar Carcamo" w:date="2017-05-10T09:46:00Z">
        <w:r w:rsidRPr="00702EBE" w:rsidDel="00574742">
          <w:rPr>
            <w:lang w:val="es-ES"/>
          </w:rPr>
          <w:delText>S</w:delText>
        </w:r>
      </w:del>
      <w:ins w:id="98" w:author="Cesar Carcamo" w:date="2017-05-10T09:46:00Z">
        <w:r w:rsidR="00574742">
          <w:rPr>
            <w:lang w:val="es-ES"/>
          </w:rPr>
          <w:t>s</w:t>
        </w:r>
      </w:ins>
      <w:r w:rsidRPr="00702EBE">
        <w:rPr>
          <w:lang w:val="es-ES"/>
        </w:rPr>
        <w:t>istema actual de SUSALUD</w:t>
      </w:r>
      <w:r w:rsidR="00020F22">
        <w:rPr>
          <w:lang w:val="es-ES"/>
        </w:rPr>
        <w:t xml:space="preserve"> utilizando los indicadores señalados por SUSALUD</w:t>
      </w:r>
      <w:r w:rsidR="00702EBE">
        <w:rPr>
          <w:lang w:val="es-ES"/>
        </w:rPr>
        <w:t>.</w:t>
      </w:r>
    </w:p>
    <w:p w14:paraId="6B3C6421" w14:textId="77777777" w:rsidR="003B2807" w:rsidRDefault="003B2807" w:rsidP="005F0C3A">
      <w:pPr>
        <w:jc w:val="both"/>
        <w:rPr>
          <w:lang w:val="es-ES"/>
        </w:rPr>
      </w:pPr>
    </w:p>
    <w:p w14:paraId="06DA3D5A" w14:textId="77777777" w:rsidR="004B39A8" w:rsidRPr="00446CFD" w:rsidRDefault="003B2807" w:rsidP="005F0C3A">
      <w:pPr>
        <w:pStyle w:val="Prrafodelista"/>
        <w:numPr>
          <w:ilvl w:val="0"/>
          <w:numId w:val="1"/>
        </w:numPr>
        <w:jc w:val="both"/>
        <w:rPr>
          <w:lang w:val="es-ES"/>
        </w:rPr>
      </w:pPr>
      <w:r w:rsidRPr="00446CFD">
        <w:rPr>
          <w:lang w:val="es-ES"/>
        </w:rPr>
        <w:t>Métodos</w:t>
      </w:r>
    </w:p>
    <w:p w14:paraId="7D7066CE" w14:textId="77777777" w:rsidR="00B94B65" w:rsidRPr="00446CFD" w:rsidRDefault="00B94B65" w:rsidP="005F0C3A">
      <w:pPr>
        <w:pStyle w:val="Prrafodelista"/>
        <w:ind w:left="360"/>
        <w:jc w:val="both"/>
        <w:rPr>
          <w:lang w:val="es-ES"/>
        </w:rPr>
      </w:pPr>
    </w:p>
    <w:p w14:paraId="5C24E71E" w14:textId="77777777" w:rsidR="008F5DB0" w:rsidRPr="00FF4323" w:rsidRDefault="00695A1E" w:rsidP="005F0C3A">
      <w:pPr>
        <w:pStyle w:val="Prrafodelista"/>
        <w:numPr>
          <w:ilvl w:val="1"/>
          <w:numId w:val="1"/>
        </w:numPr>
        <w:jc w:val="both"/>
        <w:rPr>
          <w:highlight w:val="yellow"/>
          <w:lang w:val="es-ES"/>
        </w:rPr>
      </w:pPr>
      <w:r w:rsidRPr="00FF4323">
        <w:rPr>
          <w:highlight w:val="yellow"/>
          <w:lang w:val="es-ES"/>
        </w:rPr>
        <w:t>Diseño del estudio</w:t>
      </w:r>
    </w:p>
    <w:p w14:paraId="0EC35486" w14:textId="77777777" w:rsidR="004510EA" w:rsidRDefault="004510EA" w:rsidP="005F0C3A">
      <w:pPr>
        <w:jc w:val="both"/>
        <w:rPr>
          <w:lang w:val="es-ES"/>
        </w:rPr>
      </w:pPr>
    </w:p>
    <w:p w14:paraId="768E5E5C" w14:textId="77777777" w:rsidR="004510EA" w:rsidRPr="004510EA" w:rsidRDefault="00866F6B" w:rsidP="005F0C3A">
      <w:pPr>
        <w:jc w:val="both"/>
        <w:rPr>
          <w:lang w:val="es-ES"/>
        </w:rPr>
      </w:pPr>
      <w:r>
        <w:rPr>
          <w:lang w:val="es-ES"/>
        </w:rPr>
        <w:t xml:space="preserve">Este es un estudio de usabilidad, donde se evaluará el producto tecnológico planteado mediante pruebas </w:t>
      </w:r>
      <w:ins w:id="99" w:author="Cesar Carcamo" w:date="2017-05-10T09:50:00Z">
        <w:r w:rsidR="00013BCA">
          <w:rPr>
            <w:lang w:val="es-ES"/>
          </w:rPr>
          <w:t>dirigidas a</w:t>
        </w:r>
      </w:ins>
      <w:del w:id="100" w:author="Cesar Carcamo" w:date="2017-05-10T09:50:00Z">
        <w:r w:rsidDel="00013BCA">
          <w:rPr>
            <w:lang w:val="es-ES"/>
          </w:rPr>
          <w:delText>con</w:delText>
        </w:r>
      </w:del>
      <w:r>
        <w:rPr>
          <w:lang w:val="es-ES"/>
        </w:rPr>
        <w:t xml:space="preserve"> los propios usuarios del sistema</w:t>
      </w:r>
      <w:ins w:id="101" w:author="Cesar Carcamo" w:date="2017-05-10T09:50:00Z">
        <w:r w:rsidR="00013BCA">
          <w:rPr>
            <w:lang w:val="es-ES"/>
          </w:rPr>
          <w:t>,</w:t>
        </w:r>
      </w:ins>
      <w:r>
        <w:rPr>
          <w:lang w:val="es-ES"/>
        </w:rPr>
        <w:t xml:space="preserve"> midiendo la capacidad del sistema </w:t>
      </w:r>
      <w:del w:id="102" w:author="Cesar Carcamo" w:date="2017-05-10T09:50:00Z">
        <w:r w:rsidDel="00013BCA">
          <w:rPr>
            <w:lang w:val="es-ES"/>
          </w:rPr>
          <w:delText>en</w:delText>
        </w:r>
      </w:del>
      <w:ins w:id="103" w:author="Cesar Carcamo" w:date="2017-05-10T09:50:00Z">
        <w:r w:rsidR="00013BCA">
          <w:rPr>
            <w:lang w:val="es-ES"/>
          </w:rPr>
          <w:t>de</w:t>
        </w:r>
      </w:ins>
      <w:r>
        <w:rPr>
          <w:lang w:val="es-ES"/>
        </w:rPr>
        <w:t xml:space="preserve"> cumplir el objetivo </w:t>
      </w:r>
      <w:del w:id="104" w:author="Cesar Carcamo" w:date="2017-05-10T09:50:00Z">
        <w:r w:rsidDel="00013BCA">
          <w:rPr>
            <w:lang w:val="es-ES"/>
          </w:rPr>
          <w:delText xml:space="preserve">por </w:delText>
        </w:r>
      </w:del>
      <w:ins w:id="105" w:author="Cesar Carcamo" w:date="2017-05-10T09:50:00Z">
        <w:r w:rsidR="00013BCA">
          <w:rPr>
            <w:lang w:val="es-ES"/>
          </w:rPr>
          <w:t xml:space="preserve">para </w:t>
        </w:r>
      </w:ins>
      <w:r>
        <w:rPr>
          <w:lang w:val="es-ES"/>
        </w:rPr>
        <w:t xml:space="preserve">el cual fue diseñado. </w:t>
      </w:r>
    </w:p>
    <w:p w14:paraId="4EC6ECC7" w14:textId="77777777" w:rsidR="008F5DB0" w:rsidRPr="00446CFD" w:rsidRDefault="008F5DB0" w:rsidP="005F0C3A">
      <w:pPr>
        <w:jc w:val="both"/>
        <w:rPr>
          <w:lang w:val="es-ES"/>
        </w:rPr>
      </w:pPr>
    </w:p>
    <w:p w14:paraId="407663C9" w14:textId="77777777" w:rsidR="00B61FCF" w:rsidRPr="00FF4323" w:rsidRDefault="00B61FCF" w:rsidP="005F0C3A">
      <w:pPr>
        <w:pStyle w:val="Prrafodelista"/>
        <w:numPr>
          <w:ilvl w:val="1"/>
          <w:numId w:val="1"/>
        </w:numPr>
        <w:jc w:val="both"/>
        <w:rPr>
          <w:highlight w:val="yellow"/>
          <w:lang w:val="es-ES"/>
        </w:rPr>
      </w:pPr>
      <w:r w:rsidRPr="00FF4323">
        <w:rPr>
          <w:highlight w:val="yellow"/>
          <w:lang w:val="es-ES"/>
        </w:rPr>
        <w:t>Sistema de Información planteado</w:t>
      </w:r>
    </w:p>
    <w:p w14:paraId="18DEF987" w14:textId="77777777" w:rsidR="00417CC1" w:rsidRPr="00417CC1" w:rsidRDefault="00417CC1" w:rsidP="005F0C3A">
      <w:pPr>
        <w:jc w:val="both"/>
        <w:rPr>
          <w:lang w:val="es-ES"/>
        </w:rPr>
      </w:pPr>
    </w:p>
    <w:p w14:paraId="3D176BE9" w14:textId="77777777" w:rsidR="00E4436E" w:rsidRDefault="00417CC1" w:rsidP="005F0C3A">
      <w:pPr>
        <w:jc w:val="both"/>
        <w:rPr>
          <w:lang w:val="es-ES"/>
        </w:rPr>
      </w:pPr>
      <w:r>
        <w:rPr>
          <w:lang w:val="es-ES"/>
        </w:rPr>
        <w:t xml:space="preserve">Esta tesis plantea el uso de un sistema de información web centralizado que será propiedad de SUSALUD, el cual se manejaría por </w:t>
      </w:r>
      <w:del w:id="106" w:author="Cesar Carcamo" w:date="2017-05-10T09:50:00Z">
        <w:r w:rsidDel="00013BCA">
          <w:rPr>
            <w:lang w:val="es-ES"/>
          </w:rPr>
          <w:delText>i</w:delText>
        </w:r>
      </w:del>
      <w:ins w:id="107" w:author="Cesar Carcamo" w:date="2017-05-10T09:50:00Z">
        <w:r w:rsidR="00013BCA">
          <w:rPr>
            <w:lang w:val="es-ES"/>
          </w:rPr>
          <w:t>I</w:t>
        </w:r>
      </w:ins>
      <w:r>
        <w:rPr>
          <w:lang w:val="es-ES"/>
        </w:rPr>
        <w:t xml:space="preserve">nternet y no implicaría mayor coste para las IPRESS en infraestructura </w:t>
      </w:r>
      <w:r w:rsidR="00AD7C1E">
        <w:rPr>
          <w:lang w:val="es-ES"/>
        </w:rPr>
        <w:t>tecnológica</w:t>
      </w:r>
      <w:r>
        <w:rPr>
          <w:lang w:val="es-ES"/>
        </w:rPr>
        <w:t xml:space="preserve">. </w:t>
      </w:r>
      <w:del w:id="108" w:author="Cesar Carcamo" w:date="2017-05-10T09:53:00Z">
        <w:r w:rsidR="00AD7C1E" w:rsidDel="00D60D09">
          <w:rPr>
            <w:lang w:val="es-ES"/>
          </w:rPr>
          <w:delText>Con e</w:delText>
        </w:r>
      </w:del>
      <w:ins w:id="109" w:author="Cesar Carcamo" w:date="2017-05-10T09:53:00Z">
        <w:r w:rsidR="00D60D09">
          <w:rPr>
            <w:lang w:val="es-ES"/>
          </w:rPr>
          <w:t>E</w:t>
        </w:r>
      </w:ins>
      <w:r w:rsidR="00AD7C1E">
        <w:rPr>
          <w:lang w:val="es-ES"/>
        </w:rPr>
        <w:t>ste sistema web, podría</w:t>
      </w:r>
      <w:ins w:id="110" w:author="Cesar Carcamo" w:date="2017-05-10T09:54:00Z">
        <w:r w:rsidR="00D60D09">
          <w:rPr>
            <w:lang w:val="es-ES"/>
          </w:rPr>
          <w:t xml:space="preserve"> ser accedido por todos los actores en el proceso de reclamo, desde  </w:t>
        </w:r>
      </w:ins>
      <w:ins w:id="111" w:author="Cesar Carcamo" w:date="2017-05-10T09:55:00Z">
        <w:r w:rsidR="00D60D09">
          <w:rPr>
            <w:lang w:val="es-ES"/>
          </w:rPr>
          <w:t>asegurados</w:t>
        </w:r>
      </w:ins>
      <w:del w:id="112" w:author="Cesar Carcamo" w:date="2017-05-10T09:54:00Z">
        <w:r w:rsidR="00AD7C1E" w:rsidDel="00D60D09">
          <w:rPr>
            <w:lang w:val="es-ES"/>
          </w:rPr>
          <w:delText xml:space="preserve">n </w:delText>
        </w:r>
      </w:del>
      <w:ins w:id="113" w:author="Cesar Carcamo" w:date="2017-05-10T09:54:00Z">
        <w:r w:rsidR="00D60D09">
          <w:rPr>
            <w:lang w:val="es-ES"/>
          </w:rPr>
          <w:t xml:space="preserve"> </w:t>
        </w:r>
      </w:ins>
      <w:ins w:id="114" w:author="Cesar Carcamo" w:date="2017-05-10T09:55:00Z">
        <w:r w:rsidR="00D60D09">
          <w:rPr>
            <w:lang w:val="es-ES"/>
          </w:rPr>
          <w:t xml:space="preserve">en </w:t>
        </w:r>
      </w:ins>
      <w:ins w:id="115" w:author="Cesar Carcamo" w:date="2017-05-10T09:54:00Z">
        <w:r w:rsidR="00D60D09">
          <w:rPr>
            <w:lang w:val="es-ES"/>
          </w:rPr>
          <w:t xml:space="preserve">lugares remotos, </w:t>
        </w:r>
      </w:ins>
      <w:del w:id="116" w:author="Cesar Carcamo" w:date="2017-05-10T09:55:00Z">
        <w:r w:rsidR="00AD7C1E" w:rsidDel="00D60D09">
          <w:rPr>
            <w:lang w:val="es-ES"/>
          </w:rPr>
          <w:delText xml:space="preserve">ingresar desde asegurados </w:delText>
        </w:r>
      </w:del>
      <w:r w:rsidR="00AD7C1E">
        <w:rPr>
          <w:lang w:val="es-ES"/>
        </w:rPr>
        <w:t>hasta SUSALUD como entidad fiscalizadora. Las acciones que podría</w:t>
      </w:r>
      <w:del w:id="117" w:author="Cesar Carcamo" w:date="2017-05-10T09:55:00Z">
        <w:r w:rsidR="00AD7C1E" w:rsidDel="00260235">
          <w:rPr>
            <w:lang w:val="es-ES"/>
          </w:rPr>
          <w:delText>n</w:delText>
        </w:r>
      </w:del>
      <w:r w:rsidR="00AD7C1E">
        <w:rPr>
          <w:lang w:val="es-ES"/>
        </w:rPr>
        <w:t xml:space="preserve"> realizar cada tipo de usuario se detallan a continuación:</w:t>
      </w:r>
    </w:p>
    <w:p w14:paraId="4693A881" w14:textId="77777777" w:rsidR="00AD7C1E" w:rsidRDefault="00AD7C1E" w:rsidP="005F0C3A">
      <w:pPr>
        <w:jc w:val="both"/>
        <w:rPr>
          <w:lang w:val="es-ES"/>
        </w:rPr>
      </w:pPr>
    </w:p>
    <w:p w14:paraId="29B4350E" w14:textId="77777777" w:rsidR="00AD7C1E" w:rsidRDefault="00AB6714" w:rsidP="005F0C3A">
      <w:pPr>
        <w:pStyle w:val="Prrafodelista"/>
        <w:numPr>
          <w:ilvl w:val="0"/>
          <w:numId w:val="23"/>
        </w:numPr>
        <w:jc w:val="both"/>
        <w:rPr>
          <w:lang w:val="es-ES"/>
        </w:rPr>
      </w:pPr>
      <w:r>
        <w:rPr>
          <w:lang w:val="es-ES"/>
        </w:rPr>
        <w:t xml:space="preserve">SUSALUD: </w:t>
      </w:r>
      <w:r w:rsidR="0085192A">
        <w:rPr>
          <w:lang w:val="es-ES"/>
        </w:rPr>
        <w:t>Ver estadísticas</w:t>
      </w:r>
      <w:r w:rsidR="00E24AB6">
        <w:rPr>
          <w:lang w:val="es-ES"/>
        </w:rPr>
        <w:t xml:space="preserve"> de reclamos</w:t>
      </w:r>
      <w:r w:rsidR="0085192A">
        <w:rPr>
          <w:lang w:val="es-ES"/>
        </w:rPr>
        <w:t xml:space="preserve"> por categoría y</w:t>
      </w:r>
      <w:r w:rsidR="00E24AB6">
        <w:rPr>
          <w:lang w:val="es-ES"/>
        </w:rPr>
        <w:t>/o</w:t>
      </w:r>
      <w:r w:rsidR="0085192A">
        <w:rPr>
          <w:lang w:val="es-ES"/>
        </w:rPr>
        <w:t xml:space="preserve"> por IPRESS a nivel nacional, </w:t>
      </w:r>
      <w:r w:rsidR="003D0F27">
        <w:rPr>
          <w:lang w:val="es-ES"/>
        </w:rPr>
        <w:t>ver estado de reclamos por cada IPRESS.</w:t>
      </w:r>
      <w:r w:rsidR="0085192A">
        <w:rPr>
          <w:lang w:val="es-ES"/>
        </w:rPr>
        <w:t xml:space="preserve"> </w:t>
      </w:r>
    </w:p>
    <w:p w14:paraId="01642BE9" w14:textId="77777777" w:rsidR="00AB6714" w:rsidRDefault="00AB6714" w:rsidP="005F0C3A">
      <w:pPr>
        <w:pStyle w:val="Prrafodelista"/>
        <w:numPr>
          <w:ilvl w:val="0"/>
          <w:numId w:val="23"/>
        </w:numPr>
        <w:jc w:val="both"/>
        <w:rPr>
          <w:lang w:val="es-ES"/>
        </w:rPr>
      </w:pPr>
      <w:r>
        <w:rPr>
          <w:lang w:val="es-ES"/>
        </w:rPr>
        <w:t>Directores Generales de IPRESS espec</w:t>
      </w:r>
      <w:ins w:id="118" w:author="Cesar Carcamo" w:date="2017-05-10T09:56:00Z">
        <w:r w:rsidR="00260235">
          <w:rPr>
            <w:lang w:val="es-ES"/>
          </w:rPr>
          <w:t>í</w:t>
        </w:r>
      </w:ins>
      <w:del w:id="119" w:author="Cesar Carcamo" w:date="2017-05-10T09:56:00Z">
        <w:r w:rsidDel="00260235">
          <w:rPr>
            <w:lang w:val="es-ES"/>
          </w:rPr>
          <w:delText>i</w:delText>
        </w:r>
      </w:del>
      <w:r>
        <w:rPr>
          <w:lang w:val="es-ES"/>
        </w:rPr>
        <w:t xml:space="preserve">ficas: </w:t>
      </w:r>
      <w:r w:rsidR="0085192A">
        <w:rPr>
          <w:lang w:val="es-ES"/>
        </w:rPr>
        <w:t xml:space="preserve">Ver estadísticas </w:t>
      </w:r>
      <w:r w:rsidR="00E24AB6">
        <w:rPr>
          <w:lang w:val="es-ES"/>
        </w:rPr>
        <w:t>de la</w:t>
      </w:r>
      <w:r w:rsidR="0085192A">
        <w:rPr>
          <w:lang w:val="es-ES"/>
        </w:rPr>
        <w:t xml:space="preserve"> IPRESS, ver estadísticas por categoría de reclamos de la IPRESS, ver el estado de los reclamos de la IPRESS, modificar el estado de reclamos de la IPRESS, ingresar reclamos específicos presentados en la IPRESS.</w:t>
      </w:r>
    </w:p>
    <w:p w14:paraId="7AF54A9B" w14:textId="77777777" w:rsidR="00AB6714" w:rsidRDefault="00AB6714" w:rsidP="005F0C3A">
      <w:pPr>
        <w:pStyle w:val="Prrafodelista"/>
        <w:numPr>
          <w:ilvl w:val="0"/>
          <w:numId w:val="23"/>
        </w:numPr>
        <w:jc w:val="both"/>
        <w:rPr>
          <w:lang w:val="es-ES"/>
        </w:rPr>
      </w:pPr>
      <w:r>
        <w:rPr>
          <w:lang w:val="es-ES"/>
        </w:rPr>
        <w:t>Personal de Calidad de IPRESS: Ingresar reclamos específicos p</w:t>
      </w:r>
      <w:r w:rsidR="0085192A">
        <w:rPr>
          <w:lang w:val="es-ES"/>
        </w:rPr>
        <w:t>resentados en la IPRESS, ver</w:t>
      </w:r>
      <w:r>
        <w:rPr>
          <w:lang w:val="es-ES"/>
        </w:rPr>
        <w:t xml:space="preserve"> el estado de los reclamos de la IPRESS, modifi</w:t>
      </w:r>
      <w:r w:rsidR="0085192A">
        <w:rPr>
          <w:lang w:val="es-ES"/>
        </w:rPr>
        <w:t>car el estado de reclamos de la</w:t>
      </w:r>
      <w:r>
        <w:rPr>
          <w:lang w:val="es-ES"/>
        </w:rPr>
        <w:t xml:space="preserve"> IPRESS.</w:t>
      </w:r>
    </w:p>
    <w:p w14:paraId="2F3C08A8" w14:textId="77777777" w:rsidR="00AB6714" w:rsidRDefault="00AB6714" w:rsidP="005F0C3A">
      <w:pPr>
        <w:pStyle w:val="Prrafodelista"/>
        <w:numPr>
          <w:ilvl w:val="0"/>
          <w:numId w:val="23"/>
        </w:numPr>
        <w:jc w:val="both"/>
        <w:rPr>
          <w:lang w:val="es-ES"/>
        </w:rPr>
      </w:pPr>
      <w:r>
        <w:rPr>
          <w:lang w:val="es-ES"/>
        </w:rPr>
        <w:t>Asegurados: Ingresar reclamos desde cualquier computadora con una conexió</w:t>
      </w:r>
      <w:r w:rsidR="0085192A">
        <w:rPr>
          <w:lang w:val="es-ES"/>
        </w:rPr>
        <w:t xml:space="preserve">n a </w:t>
      </w:r>
      <w:ins w:id="120" w:author="Cesar Carcamo" w:date="2017-05-10T09:56:00Z">
        <w:r w:rsidR="00C5684C">
          <w:rPr>
            <w:lang w:val="es-ES"/>
          </w:rPr>
          <w:t>I</w:t>
        </w:r>
      </w:ins>
      <w:del w:id="121" w:author="Cesar Carcamo" w:date="2017-05-10T09:56:00Z">
        <w:r w:rsidR="0085192A" w:rsidDel="00C5684C">
          <w:rPr>
            <w:lang w:val="es-ES"/>
          </w:rPr>
          <w:delText>i</w:delText>
        </w:r>
      </w:del>
      <w:r w:rsidR="0085192A">
        <w:rPr>
          <w:lang w:val="es-ES"/>
        </w:rPr>
        <w:t>nternet, ver</w:t>
      </w:r>
      <w:r>
        <w:rPr>
          <w:lang w:val="es-ES"/>
        </w:rPr>
        <w:t xml:space="preserve"> el estado de sus reclamos.</w:t>
      </w:r>
    </w:p>
    <w:p w14:paraId="2D24ED13" w14:textId="77777777" w:rsidR="00FF4323" w:rsidRDefault="00FF4323" w:rsidP="00FF4323">
      <w:pPr>
        <w:jc w:val="both"/>
        <w:rPr>
          <w:lang w:val="es-ES"/>
        </w:rPr>
      </w:pPr>
    </w:p>
    <w:p w14:paraId="7CA7B5C9" w14:textId="77777777" w:rsidR="00FF4323" w:rsidRPr="00FF4323" w:rsidRDefault="00FF4323" w:rsidP="00FF4323">
      <w:pPr>
        <w:jc w:val="both"/>
        <w:rPr>
          <w:lang w:val="es-ES"/>
        </w:rPr>
      </w:pPr>
      <w:r>
        <w:rPr>
          <w:lang w:val="es-ES"/>
        </w:rPr>
        <w:t xml:space="preserve">En el sistema web planteado, los usuarios podrán realizar todas las acciones </w:t>
      </w:r>
      <w:ins w:id="122" w:author="Cesar Carcamo" w:date="2017-05-10T09:57:00Z">
        <w:r w:rsidR="00C5684C">
          <w:rPr>
            <w:lang w:val="es-ES"/>
          </w:rPr>
          <w:t xml:space="preserve">correspondientes a </w:t>
        </w:r>
      </w:ins>
      <w:del w:id="123" w:author="Cesar Carcamo" w:date="2017-05-10T09:57:00Z">
        <w:r w:rsidDel="00C5684C">
          <w:rPr>
            <w:lang w:val="es-ES"/>
          </w:rPr>
          <w:delText xml:space="preserve">competentes dependiendo de </w:delText>
        </w:r>
      </w:del>
      <w:r>
        <w:rPr>
          <w:lang w:val="es-ES"/>
        </w:rPr>
        <w:t xml:space="preserve">su tipo de usuario </w:t>
      </w:r>
      <w:del w:id="124" w:author="Cesar Carcamo" w:date="2017-05-10T09:58:00Z">
        <w:r w:rsidDel="00322045">
          <w:rPr>
            <w:lang w:val="es-ES"/>
          </w:rPr>
          <w:delText xml:space="preserve">y podrá ser accesible </w:delText>
        </w:r>
      </w:del>
      <w:r>
        <w:rPr>
          <w:lang w:val="es-ES"/>
        </w:rPr>
        <w:t>desde cualquier lugar que cuente con una computadora/Tablet/Smartphone con acceso a internet.</w:t>
      </w:r>
    </w:p>
    <w:p w14:paraId="48F5CF96" w14:textId="77777777" w:rsidR="00AB6714" w:rsidRPr="00446CFD" w:rsidRDefault="00AB6714" w:rsidP="005F0C3A">
      <w:pPr>
        <w:jc w:val="both"/>
        <w:rPr>
          <w:lang w:val="es-ES"/>
        </w:rPr>
      </w:pPr>
    </w:p>
    <w:p w14:paraId="1929992B" w14:textId="77777777" w:rsidR="00B20454" w:rsidRDefault="009B6230" w:rsidP="005F0C3A">
      <w:pPr>
        <w:pStyle w:val="Prrafodelista"/>
        <w:numPr>
          <w:ilvl w:val="2"/>
          <w:numId w:val="1"/>
        </w:numPr>
        <w:jc w:val="both"/>
        <w:rPr>
          <w:lang w:val="es-ES"/>
        </w:rPr>
      </w:pPr>
      <w:r w:rsidRPr="00446CFD">
        <w:rPr>
          <w:lang w:val="es-ES"/>
        </w:rPr>
        <w:t>Alcance de la tesis</w:t>
      </w:r>
    </w:p>
    <w:p w14:paraId="6BE5BAC5" w14:textId="77777777" w:rsidR="00417CC1" w:rsidRPr="00417CC1" w:rsidRDefault="00417CC1" w:rsidP="005F0C3A">
      <w:pPr>
        <w:jc w:val="both"/>
        <w:rPr>
          <w:lang w:val="es-ES"/>
        </w:rPr>
      </w:pPr>
    </w:p>
    <w:p w14:paraId="673B0196" w14:textId="77777777" w:rsidR="00E45BD5" w:rsidRDefault="00E45BD5" w:rsidP="005F0C3A">
      <w:pPr>
        <w:jc w:val="both"/>
        <w:rPr>
          <w:lang w:val="es-ES"/>
        </w:rPr>
      </w:pPr>
      <w:r>
        <w:rPr>
          <w:lang w:val="es-ES"/>
        </w:rPr>
        <w:lastRenderedPageBreak/>
        <w:t>Esta tesis b</w:t>
      </w:r>
      <w:r w:rsidR="005C0129">
        <w:rPr>
          <w:lang w:val="es-ES"/>
        </w:rPr>
        <w:t>usca proponer un diseño de un sistema. Una vez terminad</w:t>
      </w:r>
      <w:ins w:id="125" w:author="Cesar Carcamo" w:date="2017-05-10T09:58:00Z">
        <w:r w:rsidR="00322045">
          <w:rPr>
            <w:lang w:val="es-ES"/>
          </w:rPr>
          <w:t>a</w:t>
        </w:r>
      </w:ins>
      <w:del w:id="126" w:author="Cesar Carcamo" w:date="2017-05-10T09:58:00Z">
        <w:r w:rsidR="005C0129" w:rsidDel="00322045">
          <w:rPr>
            <w:lang w:val="es-ES"/>
          </w:rPr>
          <w:delText>o</w:delText>
        </w:r>
      </w:del>
      <w:r w:rsidR="005C0129">
        <w:rPr>
          <w:lang w:val="es-ES"/>
        </w:rPr>
        <w:t>s l</w:t>
      </w:r>
      <w:ins w:id="127" w:author="Cesar Carcamo" w:date="2017-05-10T09:58:00Z">
        <w:r w:rsidR="00322045">
          <w:rPr>
            <w:lang w:val="es-ES"/>
          </w:rPr>
          <w:t xml:space="preserve">as evaluaciones </w:t>
        </w:r>
      </w:ins>
      <w:del w:id="128" w:author="Cesar Carcamo" w:date="2017-05-10T09:58:00Z">
        <w:r w:rsidR="005C0129" w:rsidDel="00322045">
          <w:rPr>
            <w:lang w:val="es-ES"/>
          </w:rPr>
          <w:delText xml:space="preserve">os testeos </w:delText>
        </w:r>
      </w:del>
      <w:r w:rsidR="005C0129">
        <w:rPr>
          <w:lang w:val="es-ES"/>
        </w:rPr>
        <w:t>de los prototipos por el usuario, se entregar</w:t>
      </w:r>
      <w:del w:id="129" w:author="Cesar Carcamo" w:date="2017-05-10T09:58:00Z">
        <w:r w:rsidR="005C0129" w:rsidDel="00322045">
          <w:rPr>
            <w:lang w:val="es-ES"/>
          </w:rPr>
          <w:delText>a</w:delText>
        </w:r>
      </w:del>
      <w:ins w:id="130" w:author="Cesar Carcamo" w:date="2017-05-10T09:58:00Z">
        <w:r w:rsidR="00322045">
          <w:rPr>
            <w:lang w:val="es-ES"/>
          </w:rPr>
          <w:t>á</w:t>
        </w:r>
      </w:ins>
      <w:del w:id="131" w:author="Cesar Carcamo" w:date="2017-05-10T09:58:00Z">
        <w:r w:rsidR="005C0129" w:rsidDel="00322045">
          <w:rPr>
            <w:lang w:val="es-ES"/>
          </w:rPr>
          <w:delText>n</w:delText>
        </w:r>
      </w:del>
      <w:r w:rsidR="005C0129">
        <w:rPr>
          <w:lang w:val="es-ES"/>
        </w:rPr>
        <w:t xml:space="preserve"> la plantilla respectiva con un informe resumen de los resultados encontrados tanto en la investigación de usuarios como en </w:t>
      </w:r>
      <w:ins w:id="132" w:author="Cesar Carcamo" w:date="2017-05-10T09:59:00Z">
        <w:r w:rsidR="00477360">
          <w:rPr>
            <w:lang w:val="es-ES"/>
          </w:rPr>
          <w:t xml:space="preserve">la evaluación </w:t>
        </w:r>
      </w:ins>
      <w:del w:id="133" w:author="Cesar Carcamo" w:date="2017-05-10T09:59:00Z">
        <w:r w:rsidR="005C0129" w:rsidDel="00477360">
          <w:rPr>
            <w:lang w:val="es-ES"/>
          </w:rPr>
          <w:delText xml:space="preserve">el testeo </w:delText>
        </w:r>
      </w:del>
      <w:r w:rsidR="005C0129">
        <w:rPr>
          <w:lang w:val="es-ES"/>
        </w:rPr>
        <w:t xml:space="preserve">de prototipos. No se </w:t>
      </w:r>
      <w:ins w:id="134" w:author="Cesar Carcamo" w:date="2017-05-10T09:59:00Z">
        <w:r w:rsidR="00477360">
          <w:rPr>
            <w:lang w:val="es-ES"/>
          </w:rPr>
          <w:t xml:space="preserve">anticipa la </w:t>
        </w:r>
      </w:ins>
      <w:r w:rsidR="005C0129">
        <w:rPr>
          <w:lang w:val="es-ES"/>
        </w:rPr>
        <w:t>entrega</w:t>
      </w:r>
      <w:del w:id="135" w:author="Cesar Carcamo" w:date="2017-05-10T09:59:00Z">
        <w:r w:rsidR="005C0129" w:rsidDel="00477360">
          <w:rPr>
            <w:lang w:val="es-ES"/>
          </w:rPr>
          <w:delText>rá</w:delText>
        </w:r>
      </w:del>
      <w:ins w:id="136" w:author="Cesar Carcamo" w:date="2017-05-10T09:59:00Z">
        <w:r w:rsidR="00477360">
          <w:rPr>
            <w:lang w:val="es-ES"/>
          </w:rPr>
          <w:t xml:space="preserve"> de</w:t>
        </w:r>
      </w:ins>
      <w:r w:rsidR="005C0129">
        <w:rPr>
          <w:lang w:val="es-ES"/>
        </w:rPr>
        <w:t xml:space="preserve"> un sistema funcional </w:t>
      </w:r>
      <w:r w:rsidR="001F1CA7">
        <w:rPr>
          <w:lang w:val="es-ES"/>
        </w:rPr>
        <w:t>listo para ser usado.</w:t>
      </w:r>
    </w:p>
    <w:p w14:paraId="5DB8D898" w14:textId="77777777" w:rsidR="00075903" w:rsidRPr="00446CFD" w:rsidRDefault="00075903" w:rsidP="005F0C3A">
      <w:pPr>
        <w:jc w:val="both"/>
        <w:rPr>
          <w:lang w:val="es-ES"/>
        </w:rPr>
      </w:pPr>
    </w:p>
    <w:p w14:paraId="175A17C9" w14:textId="77777777" w:rsidR="00B61FCF" w:rsidRDefault="009B6230" w:rsidP="005F0C3A">
      <w:pPr>
        <w:pStyle w:val="Prrafodelista"/>
        <w:numPr>
          <w:ilvl w:val="1"/>
          <w:numId w:val="1"/>
        </w:numPr>
        <w:jc w:val="both"/>
        <w:rPr>
          <w:lang w:val="es-ES"/>
        </w:rPr>
      </w:pPr>
      <w:r w:rsidRPr="00446CFD">
        <w:rPr>
          <w:lang w:val="es-ES"/>
        </w:rPr>
        <w:t>Metodología en diseño centrado en el usuario</w:t>
      </w:r>
    </w:p>
    <w:p w14:paraId="764F4851" w14:textId="77777777" w:rsidR="00E45BD5" w:rsidRPr="00446CFD" w:rsidRDefault="00E45BD5" w:rsidP="005F0C3A">
      <w:pPr>
        <w:pStyle w:val="Prrafodelista"/>
        <w:ind w:left="792"/>
        <w:jc w:val="both"/>
        <w:rPr>
          <w:lang w:val="es-ES"/>
        </w:rPr>
      </w:pPr>
    </w:p>
    <w:p w14:paraId="5A964482" w14:textId="77777777" w:rsidR="009B6230" w:rsidRPr="00FF4323" w:rsidRDefault="007B75BF" w:rsidP="005F0C3A">
      <w:pPr>
        <w:pStyle w:val="Prrafodelista"/>
        <w:numPr>
          <w:ilvl w:val="2"/>
          <w:numId w:val="1"/>
        </w:numPr>
        <w:jc w:val="both"/>
        <w:rPr>
          <w:highlight w:val="yellow"/>
          <w:lang w:val="es-ES"/>
        </w:rPr>
      </w:pPr>
      <w:r w:rsidRPr="00FF4323">
        <w:rPr>
          <w:highlight w:val="yellow"/>
          <w:lang w:val="es-ES"/>
        </w:rPr>
        <w:t>Investigación de usuarios</w:t>
      </w:r>
    </w:p>
    <w:p w14:paraId="51CF1D72" w14:textId="77777777" w:rsidR="009A0A05" w:rsidRDefault="009A0A05" w:rsidP="005F0C3A">
      <w:pPr>
        <w:jc w:val="both"/>
        <w:rPr>
          <w:lang w:val="es-ES"/>
        </w:rPr>
      </w:pPr>
    </w:p>
    <w:p w14:paraId="11A97FAD" w14:textId="77777777" w:rsidR="00D3624C" w:rsidRDefault="00A04048" w:rsidP="005F0C3A">
      <w:pPr>
        <w:jc w:val="both"/>
        <w:rPr>
          <w:lang w:val="es-ES"/>
        </w:rPr>
      </w:pPr>
      <w:r>
        <w:rPr>
          <w:lang w:val="es-ES"/>
        </w:rPr>
        <w:t>La investigación de usuarios se realizará mediante entrevistas a profundidad, donde se entrevistara</w:t>
      </w:r>
      <w:del w:id="137" w:author="Cesar Carcamo" w:date="2017-05-10T10:00:00Z">
        <w:r w:rsidDel="00A32B2E">
          <w:rPr>
            <w:lang w:val="es-ES"/>
          </w:rPr>
          <w:delText>n</w:delText>
        </w:r>
      </w:del>
      <w:r>
        <w:rPr>
          <w:lang w:val="es-ES"/>
        </w:rPr>
        <w:t xml:space="preserve"> a los diversos usuarios del sistema para poder reconocer principalmente cu</w:t>
      </w:r>
      <w:ins w:id="138" w:author="Cesar Carcamo" w:date="2017-05-10T10:00:00Z">
        <w:r w:rsidR="00A32B2E">
          <w:rPr>
            <w:lang w:val="es-ES"/>
          </w:rPr>
          <w:t>á</w:t>
        </w:r>
      </w:ins>
      <w:del w:id="139" w:author="Cesar Carcamo" w:date="2017-05-10T10:00:00Z">
        <w:r w:rsidDel="00A32B2E">
          <w:rPr>
            <w:lang w:val="es-ES"/>
          </w:rPr>
          <w:delText>a</w:delText>
        </w:r>
      </w:del>
      <w:r>
        <w:rPr>
          <w:lang w:val="es-ES"/>
        </w:rPr>
        <w:t>les son sus diversas metas y necesidades sobre el sistema. De estas entrevistas se puede</w:t>
      </w:r>
      <w:del w:id="140" w:author="Cesar Carcamo" w:date="2017-05-10T10:00:00Z">
        <w:r w:rsidDel="00A32B2E">
          <w:rPr>
            <w:lang w:val="es-ES"/>
          </w:rPr>
          <w:delText>n</w:delText>
        </w:r>
      </w:del>
      <w:r>
        <w:rPr>
          <w:lang w:val="es-ES"/>
        </w:rPr>
        <w:t xml:space="preserve"> sacar </w:t>
      </w:r>
      <w:del w:id="141" w:author="Cesar Carcamo" w:date="2017-05-10T10:00:00Z">
        <w:r w:rsidDel="00A32B2E">
          <w:rPr>
            <w:lang w:val="es-ES"/>
          </w:rPr>
          <w:delText xml:space="preserve">los diversos </w:delText>
        </w:r>
      </w:del>
      <w:r>
        <w:rPr>
          <w:lang w:val="es-ES"/>
        </w:rPr>
        <w:t>requerimientos que tenga</w:t>
      </w:r>
      <w:del w:id="142" w:author="Cesar Carcamo" w:date="2017-05-10T10:00:00Z">
        <w:r w:rsidDel="00A32B2E">
          <w:rPr>
            <w:lang w:val="es-ES"/>
          </w:rPr>
          <w:delText>n</w:delText>
        </w:r>
      </w:del>
      <w:r>
        <w:rPr>
          <w:lang w:val="es-ES"/>
        </w:rPr>
        <w:t xml:space="preserve"> cada usuario para poder plantear un diseño </w:t>
      </w:r>
      <w:r w:rsidR="006D47AC">
        <w:rPr>
          <w:lang w:val="es-ES"/>
        </w:rPr>
        <w:t xml:space="preserve">acorde </w:t>
      </w:r>
      <w:del w:id="143" w:author="Cesar Carcamo" w:date="2017-05-10T10:00:00Z">
        <w:r w:rsidR="006D47AC" w:rsidDel="00A32B2E">
          <w:rPr>
            <w:lang w:val="es-ES"/>
          </w:rPr>
          <w:delText xml:space="preserve">a </w:delText>
        </w:r>
      </w:del>
      <w:r w:rsidR="006D47AC">
        <w:rPr>
          <w:lang w:val="es-ES"/>
        </w:rPr>
        <w:t xml:space="preserve">tanto sus requerimientos como los requerimientos de SUSALUD. </w:t>
      </w:r>
    </w:p>
    <w:p w14:paraId="2E93BA7C" w14:textId="77777777" w:rsidR="00D3624C" w:rsidRPr="009A0A05" w:rsidRDefault="00D3624C" w:rsidP="005F0C3A">
      <w:pPr>
        <w:jc w:val="both"/>
        <w:rPr>
          <w:lang w:val="es-ES"/>
        </w:rPr>
      </w:pPr>
    </w:p>
    <w:p w14:paraId="7465E815" w14:textId="77777777" w:rsidR="009B6230" w:rsidRPr="00FF4323" w:rsidRDefault="009B6230" w:rsidP="005F0C3A">
      <w:pPr>
        <w:pStyle w:val="Prrafodelista"/>
        <w:numPr>
          <w:ilvl w:val="2"/>
          <w:numId w:val="1"/>
        </w:numPr>
        <w:jc w:val="both"/>
        <w:rPr>
          <w:highlight w:val="yellow"/>
          <w:lang w:val="es-ES"/>
        </w:rPr>
      </w:pPr>
      <w:proofErr w:type="spellStart"/>
      <w:r w:rsidRPr="00FF4323">
        <w:rPr>
          <w:highlight w:val="yellow"/>
          <w:lang w:val="es-ES"/>
        </w:rPr>
        <w:t>Prototipado</w:t>
      </w:r>
      <w:proofErr w:type="spellEnd"/>
    </w:p>
    <w:p w14:paraId="048560F3" w14:textId="77777777" w:rsidR="00D3624C" w:rsidRDefault="00D3624C" w:rsidP="005F0C3A">
      <w:pPr>
        <w:jc w:val="both"/>
        <w:rPr>
          <w:lang w:val="es-ES"/>
        </w:rPr>
      </w:pPr>
    </w:p>
    <w:p w14:paraId="0BE4EC60" w14:textId="77777777" w:rsidR="00D3624C" w:rsidRDefault="00D3624C" w:rsidP="005F0C3A">
      <w:pPr>
        <w:jc w:val="both"/>
        <w:rPr>
          <w:lang w:val="es-ES"/>
        </w:rPr>
      </w:pPr>
      <w:r>
        <w:rPr>
          <w:lang w:val="es-ES"/>
        </w:rPr>
        <w:t>Luego de recopilar la información del proceso de investigación de usuarios</w:t>
      </w:r>
      <w:r w:rsidR="00B53D0B">
        <w:rPr>
          <w:lang w:val="es-ES"/>
        </w:rPr>
        <w:t xml:space="preserve">, se comenzarán a hacer diversos </w:t>
      </w:r>
      <w:proofErr w:type="spellStart"/>
      <w:r w:rsidR="00B53D0B" w:rsidRPr="00714298">
        <w:rPr>
          <w:i/>
          <w:lang w:val="es-ES"/>
          <w:rPrChange w:id="144" w:author="Cesar Carcamo" w:date="2017-05-10T10:01:00Z">
            <w:rPr>
              <w:lang w:val="es-ES"/>
            </w:rPr>
          </w:rPrChange>
        </w:rPr>
        <w:t>wireframes</w:t>
      </w:r>
      <w:proofErr w:type="spellEnd"/>
      <w:r w:rsidR="00B53D0B">
        <w:rPr>
          <w:lang w:val="es-ES"/>
        </w:rPr>
        <w:t xml:space="preserve"> en papel para poder determinar el mejor diseño que requerirá cada p</w:t>
      </w:r>
      <w:ins w:id="145" w:author="Cesar Carcamo" w:date="2017-05-10T10:01:00Z">
        <w:r w:rsidR="00714298">
          <w:rPr>
            <w:lang w:val="es-ES"/>
          </w:rPr>
          <w:t>á</w:t>
        </w:r>
      </w:ins>
      <w:del w:id="146" w:author="Cesar Carcamo" w:date="2017-05-10T10:01:00Z">
        <w:r w:rsidR="00B53D0B" w:rsidDel="00714298">
          <w:rPr>
            <w:lang w:val="es-ES"/>
          </w:rPr>
          <w:delText>a</w:delText>
        </w:r>
      </w:del>
      <w:r w:rsidR="00B53D0B">
        <w:rPr>
          <w:lang w:val="es-ES"/>
        </w:rPr>
        <w:t>gina del sistema</w:t>
      </w:r>
      <w:del w:id="147" w:author="Cesar Carcamo" w:date="2017-05-10T10:01:00Z">
        <w:r w:rsidR="00B53D0B" w:rsidDel="00714298">
          <w:rPr>
            <w:lang w:val="es-ES"/>
          </w:rPr>
          <w:delText>,</w:delText>
        </w:r>
      </w:del>
      <w:ins w:id="148" w:author="Cesar Carcamo" w:date="2017-05-10T10:01:00Z">
        <w:r w:rsidR="00714298">
          <w:rPr>
            <w:lang w:val="es-ES"/>
          </w:rPr>
          <w:t>.</w:t>
        </w:r>
      </w:ins>
      <w:r w:rsidR="00B53D0B">
        <w:rPr>
          <w:lang w:val="es-ES"/>
        </w:rPr>
        <w:t xml:space="preserve"> </w:t>
      </w:r>
      <w:del w:id="149" w:author="Cesar Carcamo" w:date="2017-05-10T10:01:00Z">
        <w:r w:rsidR="00B53D0B" w:rsidDel="00714298">
          <w:rPr>
            <w:lang w:val="es-ES"/>
          </w:rPr>
          <w:delText>c</w:delText>
        </w:r>
      </w:del>
      <w:ins w:id="150" w:author="Cesar Carcamo" w:date="2017-05-10T10:01:00Z">
        <w:r w:rsidR="00714298">
          <w:rPr>
            <w:lang w:val="es-ES"/>
          </w:rPr>
          <w:t>C</w:t>
        </w:r>
      </w:ins>
      <w:r w:rsidR="00B53D0B">
        <w:rPr>
          <w:lang w:val="es-ES"/>
        </w:rPr>
        <w:t xml:space="preserve">on estos </w:t>
      </w:r>
      <w:proofErr w:type="spellStart"/>
      <w:r w:rsidR="00B53D0B">
        <w:rPr>
          <w:lang w:val="es-ES"/>
        </w:rPr>
        <w:t>wireframes</w:t>
      </w:r>
      <w:proofErr w:type="spellEnd"/>
      <w:r w:rsidR="00B53D0B">
        <w:rPr>
          <w:lang w:val="es-ES"/>
        </w:rPr>
        <w:t xml:space="preserve"> se podrá determinar cu</w:t>
      </w:r>
      <w:del w:id="151" w:author="Cesar Carcamo" w:date="2017-05-10T10:01:00Z">
        <w:r w:rsidR="00B53D0B" w:rsidDel="00714298">
          <w:rPr>
            <w:lang w:val="es-ES"/>
          </w:rPr>
          <w:delText>a</w:delText>
        </w:r>
      </w:del>
      <w:ins w:id="152" w:author="Cesar Carcamo" w:date="2017-05-10T10:01:00Z">
        <w:r w:rsidR="00714298">
          <w:rPr>
            <w:lang w:val="es-ES"/>
          </w:rPr>
          <w:t>á</w:t>
        </w:r>
      </w:ins>
      <w:r w:rsidR="00B53D0B">
        <w:rPr>
          <w:lang w:val="es-ES"/>
        </w:rPr>
        <w:t>l es el mejor diseño que cumpl</w:t>
      </w:r>
      <w:r w:rsidR="00FF7D6F">
        <w:rPr>
          <w:lang w:val="es-ES"/>
        </w:rPr>
        <w:t>a con las metas de cada tipo de usuario</w:t>
      </w:r>
      <w:r w:rsidR="00F457F5">
        <w:rPr>
          <w:lang w:val="es-ES"/>
        </w:rPr>
        <w:t xml:space="preserve"> sin que </w:t>
      </w:r>
      <w:r w:rsidR="00AA5FA4">
        <w:rPr>
          <w:lang w:val="es-ES"/>
        </w:rPr>
        <w:t>interfiera con la meta de otro tipo de usuario</w:t>
      </w:r>
      <w:r w:rsidR="00F457F5">
        <w:rPr>
          <w:lang w:val="es-ES"/>
        </w:rPr>
        <w:t>.</w:t>
      </w:r>
    </w:p>
    <w:p w14:paraId="684CC4C9" w14:textId="77777777" w:rsidR="00D3624C" w:rsidRPr="00D3624C" w:rsidRDefault="00D3624C" w:rsidP="005F0C3A">
      <w:pPr>
        <w:jc w:val="both"/>
        <w:rPr>
          <w:lang w:val="es-ES"/>
        </w:rPr>
      </w:pPr>
      <w:r>
        <w:rPr>
          <w:lang w:val="es-ES"/>
        </w:rPr>
        <w:t>Se utilizará</w:t>
      </w:r>
      <w:del w:id="153" w:author="Cesar Carcamo" w:date="2017-05-10T10:03:00Z">
        <w:r w:rsidDel="007C0ED7">
          <w:rPr>
            <w:lang w:val="es-ES"/>
          </w:rPr>
          <w:delText>n</w:delText>
        </w:r>
      </w:del>
      <w:r>
        <w:rPr>
          <w:lang w:val="es-ES"/>
        </w:rPr>
        <w:t xml:space="preserve"> herramientas para </w:t>
      </w:r>
      <w:proofErr w:type="spellStart"/>
      <w:r>
        <w:rPr>
          <w:lang w:val="es-ES"/>
        </w:rPr>
        <w:t>prototipado</w:t>
      </w:r>
      <w:proofErr w:type="spellEnd"/>
      <w:r>
        <w:rPr>
          <w:lang w:val="es-ES"/>
        </w:rPr>
        <w:t xml:space="preserve"> </w:t>
      </w:r>
      <w:ins w:id="154" w:author="Cesar Carcamo" w:date="2017-05-10T10:03:00Z">
        <w:r w:rsidR="007C0ED7">
          <w:rPr>
            <w:lang w:val="es-ES"/>
          </w:rPr>
          <w:t xml:space="preserve">tales </w:t>
        </w:r>
      </w:ins>
      <w:r>
        <w:rPr>
          <w:lang w:val="es-ES"/>
        </w:rPr>
        <w:t xml:space="preserve">como </w:t>
      </w:r>
      <w:proofErr w:type="spellStart"/>
      <w:r>
        <w:rPr>
          <w:lang w:val="es-ES"/>
        </w:rPr>
        <w:t>Justinmind</w:t>
      </w:r>
      <w:proofErr w:type="spellEnd"/>
      <w:r>
        <w:rPr>
          <w:lang w:val="es-ES"/>
        </w:rPr>
        <w:t xml:space="preserve">, </w:t>
      </w:r>
      <w:del w:id="155" w:author="Cesar Carcamo" w:date="2017-05-10T10:03:00Z">
        <w:r w:rsidDel="007C0ED7">
          <w:rPr>
            <w:lang w:val="es-ES"/>
          </w:rPr>
          <w:delText xml:space="preserve">donde </w:delText>
        </w:r>
      </w:del>
      <w:ins w:id="156" w:author="Cesar Carcamo" w:date="2017-05-10T10:03:00Z">
        <w:r w:rsidR="007C0ED7">
          <w:rPr>
            <w:lang w:val="es-ES"/>
          </w:rPr>
          <w:t xml:space="preserve">en la que </w:t>
        </w:r>
      </w:ins>
      <w:r>
        <w:rPr>
          <w:lang w:val="es-ES"/>
        </w:rPr>
        <w:t xml:space="preserve">se puede crear un prototipo funcional del sistema. Con estos prototipos funcionales, se podrá fácilmente probar el sistema y </w:t>
      </w:r>
      <w:ins w:id="157" w:author="Cesar Carcamo" w:date="2017-05-10T10:04:00Z">
        <w:r w:rsidR="007C0ED7">
          <w:rPr>
            <w:lang w:val="es-ES"/>
          </w:rPr>
          <w:t>identificar</w:t>
        </w:r>
      </w:ins>
      <w:del w:id="158" w:author="Cesar Carcamo" w:date="2017-05-10T10:04:00Z">
        <w:r w:rsidDel="007C0ED7">
          <w:rPr>
            <w:lang w:val="es-ES"/>
          </w:rPr>
          <w:delText>encontrar</w:delText>
        </w:r>
      </w:del>
      <w:r>
        <w:rPr>
          <w:lang w:val="es-ES"/>
        </w:rPr>
        <w:t xml:space="preserve"> posibles errores de diseño que </w:t>
      </w:r>
      <w:del w:id="159" w:author="Cesar Carcamo" w:date="2017-05-10T10:04:00Z">
        <w:r w:rsidDel="007C0ED7">
          <w:rPr>
            <w:lang w:val="es-ES"/>
          </w:rPr>
          <w:delText>no permitan</w:delText>
        </w:r>
      </w:del>
      <w:ins w:id="160" w:author="Cesar Carcamo" w:date="2017-05-10T10:04:00Z">
        <w:r w:rsidR="007C0ED7">
          <w:rPr>
            <w:lang w:val="es-ES"/>
          </w:rPr>
          <w:t>impidan</w:t>
        </w:r>
      </w:ins>
      <w:r>
        <w:rPr>
          <w:lang w:val="es-ES"/>
        </w:rPr>
        <w:t xml:space="preserve"> a los diversos usuarios</w:t>
      </w:r>
      <w:del w:id="161" w:author="Cesar Carcamo" w:date="2017-05-10T10:04:00Z">
        <w:r w:rsidDel="008F65EF">
          <w:rPr>
            <w:lang w:val="es-ES"/>
          </w:rPr>
          <w:delText>,</w:delText>
        </w:r>
      </w:del>
      <w:r>
        <w:rPr>
          <w:lang w:val="es-ES"/>
        </w:rPr>
        <w:t xml:space="preserve"> realizar una tarea espec</w:t>
      </w:r>
      <w:del w:id="162" w:author="Cesar Carcamo" w:date="2017-05-10T10:04:00Z">
        <w:r w:rsidDel="008F65EF">
          <w:rPr>
            <w:lang w:val="es-ES"/>
          </w:rPr>
          <w:delText>i</w:delText>
        </w:r>
      </w:del>
      <w:ins w:id="163" w:author="Cesar Carcamo" w:date="2017-05-10T10:04:00Z">
        <w:r w:rsidR="008F65EF">
          <w:rPr>
            <w:lang w:val="es-ES"/>
          </w:rPr>
          <w:t>í</w:t>
        </w:r>
      </w:ins>
      <w:r>
        <w:rPr>
          <w:lang w:val="es-ES"/>
        </w:rPr>
        <w:t>fica.</w:t>
      </w:r>
    </w:p>
    <w:p w14:paraId="64264FC6" w14:textId="77777777" w:rsidR="009A0A05" w:rsidRPr="009A0A05" w:rsidRDefault="009A0A05" w:rsidP="005F0C3A">
      <w:pPr>
        <w:jc w:val="both"/>
        <w:rPr>
          <w:lang w:val="es-ES"/>
        </w:rPr>
      </w:pPr>
    </w:p>
    <w:p w14:paraId="2CCF4954" w14:textId="77777777" w:rsidR="009B6230" w:rsidRPr="00FF4323" w:rsidRDefault="009B6230" w:rsidP="005F0C3A">
      <w:pPr>
        <w:pStyle w:val="Prrafodelista"/>
        <w:numPr>
          <w:ilvl w:val="2"/>
          <w:numId w:val="1"/>
        </w:numPr>
        <w:jc w:val="both"/>
        <w:rPr>
          <w:highlight w:val="yellow"/>
          <w:lang w:val="es-ES"/>
        </w:rPr>
      </w:pPr>
      <w:proofErr w:type="spellStart"/>
      <w:r w:rsidRPr="00FF4323">
        <w:rPr>
          <w:highlight w:val="yellow"/>
          <w:lang w:val="es-ES"/>
        </w:rPr>
        <w:t>User</w:t>
      </w:r>
      <w:proofErr w:type="spellEnd"/>
      <w:r w:rsidRPr="00FF4323">
        <w:rPr>
          <w:highlight w:val="yellow"/>
          <w:lang w:val="es-ES"/>
        </w:rPr>
        <w:t xml:space="preserve"> </w:t>
      </w:r>
      <w:proofErr w:type="spellStart"/>
      <w:r w:rsidRPr="00FF4323">
        <w:rPr>
          <w:highlight w:val="yellow"/>
          <w:lang w:val="es-ES"/>
        </w:rPr>
        <w:t>testing</w:t>
      </w:r>
      <w:proofErr w:type="spellEnd"/>
    </w:p>
    <w:p w14:paraId="273CF2A9" w14:textId="77777777" w:rsidR="007B75BF" w:rsidRPr="007B75BF" w:rsidRDefault="007B75BF" w:rsidP="005F0C3A">
      <w:pPr>
        <w:jc w:val="both"/>
        <w:rPr>
          <w:lang w:val="es-ES"/>
        </w:rPr>
      </w:pPr>
    </w:p>
    <w:p w14:paraId="6835FA62" w14:textId="77777777" w:rsidR="009F7E3D" w:rsidRDefault="007B75BF" w:rsidP="005F0C3A">
      <w:pPr>
        <w:jc w:val="both"/>
        <w:rPr>
          <w:lang w:val="es-ES"/>
        </w:rPr>
      </w:pPr>
      <w:r>
        <w:rPr>
          <w:lang w:val="es-ES"/>
        </w:rPr>
        <w:t>Para realizar l</w:t>
      </w:r>
      <w:del w:id="164" w:author="Cesar Carcamo" w:date="2017-05-10T10:04:00Z">
        <w:r w:rsidDel="008F65EF">
          <w:rPr>
            <w:lang w:val="es-ES"/>
          </w:rPr>
          <w:delText>os testeos</w:delText>
        </w:r>
      </w:del>
      <w:ins w:id="165" w:author="Cesar Carcamo" w:date="2017-05-10T10:04:00Z">
        <w:r w:rsidR="008F65EF">
          <w:rPr>
            <w:lang w:val="es-ES"/>
          </w:rPr>
          <w:t>as evaluaciones</w:t>
        </w:r>
      </w:ins>
      <w:r>
        <w:rPr>
          <w:lang w:val="es-ES"/>
        </w:rPr>
        <w:t xml:space="preserve"> de parte de los usuarios, </w:t>
      </w:r>
      <w:r w:rsidR="009F7E3D">
        <w:rPr>
          <w:lang w:val="es-ES"/>
        </w:rPr>
        <w:t xml:space="preserve">se </w:t>
      </w:r>
      <w:r w:rsidR="00213EAB">
        <w:rPr>
          <w:lang w:val="es-ES"/>
        </w:rPr>
        <w:t>medirá</w:t>
      </w:r>
      <w:r w:rsidR="009F7E3D">
        <w:rPr>
          <w:lang w:val="es-ES"/>
        </w:rPr>
        <w:t xml:space="preserve"> lo siguiente:</w:t>
      </w:r>
    </w:p>
    <w:p w14:paraId="79D37C42" w14:textId="77777777" w:rsidR="009F7E3D" w:rsidRDefault="009F7E3D" w:rsidP="005F0C3A">
      <w:pPr>
        <w:jc w:val="both"/>
        <w:rPr>
          <w:lang w:val="es-ES"/>
        </w:rPr>
      </w:pPr>
    </w:p>
    <w:p w14:paraId="4152D714" w14:textId="77777777" w:rsidR="009F7E3D" w:rsidRDefault="009F7E3D" w:rsidP="005F0C3A">
      <w:pPr>
        <w:pStyle w:val="Prrafodelista"/>
        <w:numPr>
          <w:ilvl w:val="0"/>
          <w:numId w:val="19"/>
        </w:numPr>
        <w:jc w:val="both"/>
        <w:rPr>
          <w:lang w:val="es-ES"/>
        </w:rPr>
      </w:pPr>
      <w:r>
        <w:rPr>
          <w:lang w:val="es-ES"/>
        </w:rPr>
        <w:t>Resolución de tareas: Se definirá una tarea espec</w:t>
      </w:r>
      <w:ins w:id="166" w:author="Cesar Carcamo" w:date="2017-05-10T10:05:00Z">
        <w:r w:rsidR="008F65EF">
          <w:rPr>
            <w:lang w:val="es-ES"/>
          </w:rPr>
          <w:t>í</w:t>
        </w:r>
      </w:ins>
      <w:del w:id="167" w:author="Cesar Carcamo" w:date="2017-05-10T10:05:00Z">
        <w:r w:rsidDel="008F65EF">
          <w:rPr>
            <w:lang w:val="es-ES"/>
          </w:rPr>
          <w:delText>i</w:delText>
        </w:r>
      </w:del>
      <w:r>
        <w:rPr>
          <w:lang w:val="es-ES"/>
        </w:rPr>
        <w:t>fica por cada tipo de usuario y se documentará si pudo realizarla o no.</w:t>
      </w:r>
      <w:r w:rsidR="000940B3">
        <w:rPr>
          <w:lang w:val="es-ES"/>
        </w:rPr>
        <w:t xml:space="preserve"> Con esto se podrá determinar la practicidad planteada para cada tipo de usuario por el diseño.</w:t>
      </w:r>
    </w:p>
    <w:p w14:paraId="2211F1B6" w14:textId="77777777" w:rsidR="009F7E3D" w:rsidRDefault="009F7E3D" w:rsidP="005F0C3A">
      <w:pPr>
        <w:pStyle w:val="Prrafodelista"/>
        <w:numPr>
          <w:ilvl w:val="0"/>
          <w:numId w:val="19"/>
        </w:numPr>
        <w:jc w:val="both"/>
        <w:rPr>
          <w:lang w:val="es-ES"/>
        </w:rPr>
      </w:pPr>
      <w:r>
        <w:rPr>
          <w:lang w:val="es-ES"/>
        </w:rPr>
        <w:t>Seguimiento del flujo: Por cada tarea planteada, se propondrá un flujo ideal de cómo el usuario pueda conseguir realizar la tarea. Se documentará si el usuario siguió el flujo propuesto o si siguió un flujo alternativo para realizar la tarea. Con esto se podrá determinar la facilidad que encuentra cada tipo de usuario con el diseño.</w:t>
      </w:r>
    </w:p>
    <w:p w14:paraId="2572859F" w14:textId="77777777" w:rsidR="00213EAB" w:rsidRPr="00213EAB" w:rsidRDefault="009F7E3D" w:rsidP="005F0C3A">
      <w:pPr>
        <w:pStyle w:val="Prrafodelista"/>
        <w:numPr>
          <w:ilvl w:val="0"/>
          <w:numId w:val="19"/>
        </w:numPr>
        <w:jc w:val="both"/>
        <w:rPr>
          <w:lang w:val="es-ES"/>
        </w:rPr>
      </w:pPr>
      <w:r w:rsidRPr="00213EAB">
        <w:rPr>
          <w:lang w:val="es-ES"/>
        </w:rPr>
        <w:t>Funcionalidad de Elementos:</w:t>
      </w:r>
      <w:r w:rsidR="000940B3" w:rsidRPr="00213EAB">
        <w:rPr>
          <w:lang w:val="es-ES"/>
        </w:rPr>
        <w:t xml:space="preserve"> Se documentará si los usuarios entienden la funcionalidad de los diferentes elementos que puedan ver en su interfaz. Con esto se podrá determinar la simplicidad del diseño que permite que los usuarios encuentren lo que estén buscando de forma sencilla.</w:t>
      </w:r>
    </w:p>
    <w:p w14:paraId="357CE893" w14:textId="77777777" w:rsidR="009A0A05" w:rsidRPr="009A0A05" w:rsidRDefault="009A0A05" w:rsidP="005F0C3A">
      <w:pPr>
        <w:jc w:val="both"/>
        <w:rPr>
          <w:lang w:val="es-ES"/>
        </w:rPr>
      </w:pPr>
    </w:p>
    <w:p w14:paraId="13F311A4" w14:textId="77777777" w:rsidR="009B6230" w:rsidRPr="00446CFD" w:rsidRDefault="009B6230" w:rsidP="005F0C3A">
      <w:pPr>
        <w:pStyle w:val="Prrafodelista"/>
        <w:numPr>
          <w:ilvl w:val="1"/>
          <w:numId w:val="1"/>
        </w:numPr>
        <w:jc w:val="both"/>
        <w:rPr>
          <w:lang w:val="es-ES"/>
        </w:rPr>
      </w:pPr>
      <w:r w:rsidRPr="00446CFD">
        <w:rPr>
          <w:lang w:val="es-ES"/>
        </w:rPr>
        <w:t>Evaluación del sistema</w:t>
      </w:r>
    </w:p>
    <w:p w14:paraId="6EF889EE" w14:textId="77777777" w:rsidR="00F66265" w:rsidRPr="00446CFD" w:rsidRDefault="00F66265" w:rsidP="005F0C3A">
      <w:pPr>
        <w:pStyle w:val="Prrafodelista"/>
        <w:ind w:left="360"/>
        <w:jc w:val="both"/>
        <w:rPr>
          <w:lang w:val="es-ES"/>
        </w:rPr>
      </w:pPr>
    </w:p>
    <w:p w14:paraId="4FD068FE" w14:textId="77777777" w:rsidR="00F66265" w:rsidRPr="00446CFD" w:rsidRDefault="00F66265" w:rsidP="005F0C3A">
      <w:pPr>
        <w:jc w:val="both"/>
        <w:rPr>
          <w:lang w:val="es-ES"/>
        </w:rPr>
      </w:pPr>
      <w:r w:rsidRPr="00446CFD">
        <w:rPr>
          <w:lang w:val="es-ES"/>
        </w:rPr>
        <w:lastRenderedPageBreak/>
        <w:t>El siguiente proyecto contará con 2 partes de evaluación, la primera parte será la parte cualitativa que se realizará al comienzo del proyecto, previamente a la implementación del sistema planteado; y la segunda parte será cuantitativa, que se realizará posterior a la implementación del sistema.</w:t>
      </w:r>
    </w:p>
    <w:p w14:paraId="0958CA18" w14:textId="77777777" w:rsidR="007E6170" w:rsidRPr="00446CFD" w:rsidRDefault="007E6170" w:rsidP="005F0C3A">
      <w:pPr>
        <w:jc w:val="both"/>
        <w:rPr>
          <w:lang w:val="es-ES"/>
        </w:rPr>
      </w:pPr>
    </w:p>
    <w:p w14:paraId="2E4DAAD3" w14:textId="77777777" w:rsidR="00F66265" w:rsidRDefault="00F66265" w:rsidP="005F0C3A">
      <w:pPr>
        <w:pStyle w:val="Prrafodelista"/>
        <w:numPr>
          <w:ilvl w:val="2"/>
          <w:numId w:val="1"/>
        </w:numPr>
        <w:jc w:val="both"/>
        <w:rPr>
          <w:lang w:val="es-ES"/>
        </w:rPr>
      </w:pPr>
      <w:r w:rsidRPr="00446CFD">
        <w:rPr>
          <w:lang w:val="es-ES"/>
        </w:rPr>
        <w:t>Parte cualitativa</w:t>
      </w:r>
    </w:p>
    <w:p w14:paraId="749F2BA7" w14:textId="77777777" w:rsidR="00E45BD5" w:rsidRPr="00E45BD5" w:rsidRDefault="00E45BD5" w:rsidP="005F0C3A">
      <w:pPr>
        <w:jc w:val="both"/>
        <w:rPr>
          <w:lang w:val="es-ES"/>
        </w:rPr>
      </w:pPr>
    </w:p>
    <w:p w14:paraId="195A9F0E" w14:textId="77777777" w:rsidR="009B6230" w:rsidRPr="00446CFD" w:rsidRDefault="009B6230" w:rsidP="005F0C3A">
      <w:pPr>
        <w:pStyle w:val="Prrafodelista"/>
        <w:numPr>
          <w:ilvl w:val="3"/>
          <w:numId w:val="1"/>
        </w:numPr>
        <w:jc w:val="both"/>
        <w:rPr>
          <w:lang w:val="es-ES"/>
        </w:rPr>
      </w:pPr>
      <w:r w:rsidRPr="00446CFD">
        <w:rPr>
          <w:lang w:val="es-ES"/>
        </w:rPr>
        <w:t>Entrevistas a profundidad</w:t>
      </w:r>
    </w:p>
    <w:p w14:paraId="44949974" w14:textId="77777777" w:rsidR="007E6170" w:rsidRPr="00446CFD" w:rsidRDefault="007E6170" w:rsidP="005F0C3A">
      <w:pPr>
        <w:jc w:val="both"/>
        <w:rPr>
          <w:lang w:val="es-ES"/>
        </w:rPr>
      </w:pPr>
    </w:p>
    <w:p w14:paraId="13CFC7EB" w14:textId="77777777" w:rsidR="007E6170" w:rsidRPr="00FF4323" w:rsidRDefault="007E6170" w:rsidP="005F0C3A">
      <w:pPr>
        <w:pStyle w:val="Prrafodelista"/>
        <w:numPr>
          <w:ilvl w:val="3"/>
          <w:numId w:val="1"/>
        </w:numPr>
        <w:jc w:val="both"/>
        <w:rPr>
          <w:highlight w:val="yellow"/>
          <w:lang w:val="es-ES"/>
        </w:rPr>
      </w:pPr>
      <w:proofErr w:type="spellStart"/>
      <w:r w:rsidRPr="00FF4323">
        <w:rPr>
          <w:highlight w:val="yellow"/>
          <w:lang w:val="es-ES"/>
        </w:rPr>
        <w:t>Testing</w:t>
      </w:r>
      <w:proofErr w:type="spellEnd"/>
      <w:r w:rsidRPr="00FF4323">
        <w:rPr>
          <w:highlight w:val="yellow"/>
          <w:lang w:val="es-ES"/>
        </w:rPr>
        <w:t xml:space="preserve"> de prototipos</w:t>
      </w:r>
      <w:r w:rsidR="00E45BD5" w:rsidRPr="00FF4323">
        <w:rPr>
          <w:highlight w:val="yellow"/>
          <w:lang w:val="es-ES"/>
        </w:rPr>
        <w:t xml:space="preserve"> por usuarios</w:t>
      </w:r>
    </w:p>
    <w:p w14:paraId="25352E81" w14:textId="77777777" w:rsidR="00E45BD5" w:rsidRPr="00E45BD5" w:rsidRDefault="00E45BD5" w:rsidP="005F0C3A">
      <w:pPr>
        <w:jc w:val="both"/>
        <w:rPr>
          <w:lang w:val="es-ES"/>
        </w:rPr>
      </w:pPr>
    </w:p>
    <w:p w14:paraId="0445E42F" w14:textId="77777777" w:rsidR="007E6170" w:rsidRPr="00446CFD" w:rsidRDefault="00213EAB" w:rsidP="005F0C3A">
      <w:pPr>
        <w:jc w:val="both"/>
        <w:rPr>
          <w:lang w:val="es-ES"/>
        </w:rPr>
      </w:pPr>
      <w:r>
        <w:rPr>
          <w:lang w:val="es-ES"/>
        </w:rPr>
        <w:t xml:space="preserve">Para poder hacer un análisis sobre como los diversos usuarios utilizan el sistema para realizar las tareas asignadas, se procederá a hacer una grabación sobre el uso del sistema, esta grabación se realizará desde la misma </w:t>
      </w:r>
      <w:proofErr w:type="spellStart"/>
      <w:r w:rsidR="005F0C3A">
        <w:rPr>
          <w:lang w:val="es-ES"/>
        </w:rPr>
        <w:t>t</w:t>
      </w:r>
      <w:r>
        <w:rPr>
          <w:lang w:val="es-ES"/>
        </w:rPr>
        <w:t>ablet</w:t>
      </w:r>
      <w:proofErr w:type="spellEnd"/>
      <w:r>
        <w:rPr>
          <w:lang w:val="es-ES"/>
        </w:rPr>
        <w:t xml:space="preserve"> donde harán la prueba del prototipo ya que existen herramientas </w:t>
      </w:r>
      <w:r w:rsidR="00AA5FA4">
        <w:rPr>
          <w:lang w:val="es-ES"/>
        </w:rPr>
        <w:t xml:space="preserve">como </w:t>
      </w:r>
      <w:proofErr w:type="spellStart"/>
      <w:r w:rsidR="00AA5FA4">
        <w:rPr>
          <w:lang w:val="es-ES"/>
        </w:rPr>
        <w:t>Lookback</w:t>
      </w:r>
      <w:proofErr w:type="spellEnd"/>
      <w:r w:rsidR="00AA5FA4">
        <w:rPr>
          <w:lang w:val="es-ES"/>
        </w:rPr>
        <w:t xml:space="preserve"> que permiten grabar tanto la pantalla como video y voz</w:t>
      </w:r>
      <w:del w:id="168" w:author="Cesar Carcamo" w:date="2017-05-10T10:07:00Z">
        <w:r w:rsidR="00AA5FA4" w:rsidDel="00FB0809">
          <w:rPr>
            <w:lang w:val="es-ES"/>
          </w:rPr>
          <w:delText xml:space="preserve"> a través de la cámara frontal</w:delText>
        </w:r>
      </w:del>
      <w:r w:rsidR="00AA5FA4">
        <w:rPr>
          <w:lang w:val="es-ES"/>
        </w:rPr>
        <w:t>. Esto permite que se pueda tener un registro de cómo reaccionaron los usuarios mediante palabras y/o gestos ante el sistema web que se les presenta en pantalla, adicionalmente se puede ver</w:t>
      </w:r>
      <w:del w:id="169" w:author="Cesar Carcamo" w:date="2017-05-10T10:07:00Z">
        <w:r w:rsidR="00AA5FA4" w:rsidDel="00FB0809">
          <w:rPr>
            <w:lang w:val="es-ES"/>
          </w:rPr>
          <w:delText xml:space="preserve"> en</w:delText>
        </w:r>
      </w:del>
      <w:r w:rsidR="00AA5FA4">
        <w:rPr>
          <w:lang w:val="es-ES"/>
        </w:rPr>
        <w:t xml:space="preserve"> qu</w:t>
      </w:r>
      <w:ins w:id="170" w:author="Cesar Carcamo" w:date="2017-05-10T10:07:00Z">
        <w:r w:rsidR="00FB0809">
          <w:rPr>
            <w:lang w:val="es-ES"/>
          </w:rPr>
          <w:t>é</w:t>
        </w:r>
      </w:ins>
      <w:del w:id="171" w:author="Cesar Carcamo" w:date="2017-05-10T10:07:00Z">
        <w:r w:rsidR="00AA5FA4" w:rsidDel="00FB0809">
          <w:rPr>
            <w:lang w:val="es-ES"/>
          </w:rPr>
          <w:delText>e</w:delText>
        </w:r>
      </w:del>
      <w:r w:rsidR="00AA5FA4">
        <w:rPr>
          <w:lang w:val="es-ES"/>
        </w:rPr>
        <w:t xml:space="preserve"> partes de la pantalla tocaron para poder identificar posibles errores de diseño que dificulten la realización de tareas.</w:t>
      </w:r>
    </w:p>
    <w:p w14:paraId="084F7FF9" w14:textId="77777777" w:rsidR="007E6170" w:rsidRPr="00446CFD" w:rsidRDefault="007E6170" w:rsidP="005F0C3A">
      <w:pPr>
        <w:jc w:val="both"/>
        <w:rPr>
          <w:lang w:val="es-ES"/>
        </w:rPr>
      </w:pPr>
    </w:p>
    <w:p w14:paraId="6CED1CF7" w14:textId="77777777" w:rsidR="007E6170" w:rsidRPr="00446CFD" w:rsidRDefault="007E6170" w:rsidP="005F0C3A">
      <w:pPr>
        <w:pStyle w:val="Prrafodelista"/>
        <w:numPr>
          <w:ilvl w:val="2"/>
          <w:numId w:val="1"/>
        </w:numPr>
        <w:jc w:val="both"/>
        <w:rPr>
          <w:lang w:val="es-ES"/>
        </w:rPr>
      </w:pPr>
      <w:r w:rsidRPr="00446CFD">
        <w:rPr>
          <w:lang w:val="es-ES"/>
        </w:rPr>
        <w:t>Parte cuantitativa</w:t>
      </w:r>
    </w:p>
    <w:p w14:paraId="5F7D21B2" w14:textId="77777777" w:rsidR="007E6170" w:rsidRPr="00446CFD" w:rsidRDefault="007E6170" w:rsidP="005F0C3A">
      <w:pPr>
        <w:jc w:val="both"/>
        <w:rPr>
          <w:lang w:val="es-ES"/>
        </w:rPr>
      </w:pPr>
    </w:p>
    <w:p w14:paraId="5E828E24" w14:textId="77777777" w:rsidR="007E6170" w:rsidRPr="00446CFD" w:rsidRDefault="007E6170" w:rsidP="005F0C3A">
      <w:pPr>
        <w:jc w:val="both"/>
        <w:rPr>
          <w:lang w:val="es-ES"/>
        </w:rPr>
      </w:pPr>
      <w:r w:rsidRPr="00446CFD">
        <w:rPr>
          <w:lang w:val="es-ES"/>
        </w:rPr>
        <w:t>Luego de la implementación de este sistema, se medirán 3 variables básicas del modelo TAM, que serán el PU, el PEOU y la intención de uso (INTENT), esto se logrará mediante una encuesta que se realizará a los encargados de revisar este sistema extendido del RIIA. Esta encuesta contará con 22 preguntas, las cuales tendrán respuestas que sigan los parámetros de un elemento de la Escala de Likert, es decir que cada pregunta contará con cinco niveles de respuesta, que son:</w:t>
      </w:r>
    </w:p>
    <w:p w14:paraId="5193EB2C" w14:textId="77777777" w:rsidR="007E6170" w:rsidRPr="00446CFD" w:rsidRDefault="007E6170" w:rsidP="005F0C3A">
      <w:pPr>
        <w:jc w:val="both"/>
        <w:rPr>
          <w:lang w:val="es-ES"/>
        </w:rPr>
      </w:pPr>
    </w:p>
    <w:p w14:paraId="32B1C6A2" w14:textId="77777777" w:rsidR="007E6170" w:rsidRPr="00446CFD" w:rsidRDefault="007E6170" w:rsidP="005F0C3A">
      <w:pPr>
        <w:pStyle w:val="Prrafodelista"/>
        <w:numPr>
          <w:ilvl w:val="0"/>
          <w:numId w:val="5"/>
        </w:numPr>
        <w:jc w:val="both"/>
        <w:rPr>
          <w:lang w:val="es-ES"/>
        </w:rPr>
      </w:pPr>
      <w:r w:rsidRPr="00446CFD">
        <w:rPr>
          <w:lang w:val="es-ES"/>
        </w:rPr>
        <w:t>Totalmente en desacuerdo</w:t>
      </w:r>
    </w:p>
    <w:p w14:paraId="691E11E9" w14:textId="77777777" w:rsidR="007E6170" w:rsidRPr="00446CFD" w:rsidRDefault="007E6170" w:rsidP="005F0C3A">
      <w:pPr>
        <w:pStyle w:val="Prrafodelista"/>
        <w:numPr>
          <w:ilvl w:val="0"/>
          <w:numId w:val="5"/>
        </w:numPr>
        <w:jc w:val="both"/>
        <w:rPr>
          <w:lang w:val="es-ES"/>
        </w:rPr>
      </w:pPr>
      <w:r w:rsidRPr="00446CFD">
        <w:rPr>
          <w:lang w:val="es-ES"/>
        </w:rPr>
        <w:t>En Desacuerdo</w:t>
      </w:r>
    </w:p>
    <w:p w14:paraId="41A20869" w14:textId="77777777" w:rsidR="007E6170" w:rsidRPr="00446CFD" w:rsidRDefault="007E6170" w:rsidP="005F0C3A">
      <w:pPr>
        <w:pStyle w:val="Prrafodelista"/>
        <w:numPr>
          <w:ilvl w:val="0"/>
          <w:numId w:val="5"/>
        </w:numPr>
        <w:jc w:val="both"/>
        <w:rPr>
          <w:lang w:val="es-ES"/>
        </w:rPr>
      </w:pPr>
      <w:r w:rsidRPr="00446CFD">
        <w:rPr>
          <w:lang w:val="es-ES"/>
        </w:rPr>
        <w:t>Ni de acuerdo ni en desacuerdo</w:t>
      </w:r>
    </w:p>
    <w:p w14:paraId="00298C26" w14:textId="77777777" w:rsidR="007E6170" w:rsidRPr="00446CFD" w:rsidRDefault="007E6170" w:rsidP="005F0C3A">
      <w:pPr>
        <w:pStyle w:val="Prrafodelista"/>
        <w:numPr>
          <w:ilvl w:val="0"/>
          <w:numId w:val="5"/>
        </w:numPr>
        <w:jc w:val="both"/>
        <w:rPr>
          <w:lang w:val="es-ES"/>
        </w:rPr>
      </w:pPr>
      <w:r w:rsidRPr="00446CFD">
        <w:rPr>
          <w:lang w:val="es-ES"/>
        </w:rPr>
        <w:t>De Acuerdo</w:t>
      </w:r>
    </w:p>
    <w:p w14:paraId="54F245C6" w14:textId="77777777" w:rsidR="007E6170" w:rsidRPr="00446CFD" w:rsidRDefault="007E6170" w:rsidP="005F0C3A">
      <w:pPr>
        <w:pStyle w:val="Prrafodelista"/>
        <w:numPr>
          <w:ilvl w:val="0"/>
          <w:numId w:val="5"/>
        </w:numPr>
        <w:jc w:val="both"/>
        <w:rPr>
          <w:lang w:val="es-ES"/>
        </w:rPr>
      </w:pPr>
      <w:r w:rsidRPr="00446CFD">
        <w:rPr>
          <w:lang w:val="es-ES"/>
        </w:rPr>
        <w:t>Totalmente de acuerdo</w:t>
      </w:r>
    </w:p>
    <w:p w14:paraId="6D6BB111" w14:textId="77777777" w:rsidR="007E6170" w:rsidRPr="00446CFD" w:rsidRDefault="007E6170" w:rsidP="005F0C3A">
      <w:pPr>
        <w:jc w:val="both"/>
        <w:rPr>
          <w:lang w:val="es-ES"/>
        </w:rPr>
      </w:pPr>
    </w:p>
    <w:p w14:paraId="5774D63B" w14:textId="77777777" w:rsidR="007E6170" w:rsidRPr="00446CFD" w:rsidRDefault="007E6170" w:rsidP="005F0C3A">
      <w:pPr>
        <w:jc w:val="both"/>
        <w:rPr>
          <w:lang w:val="es-ES"/>
        </w:rPr>
      </w:pPr>
      <w:r w:rsidRPr="00446CFD">
        <w:rPr>
          <w:lang w:val="es-ES"/>
        </w:rPr>
        <w:t>La ventaja de esta escala es que se puede medir tanto el grado positivo como neutral y negativo en cada pregunta, en este caso dependiendo de la respuesta se dará un puntaje entre -2 (Totalmente en desacuerdo) y 2 (Totalmente de acuerdo) para el análisis respectivo. Luego que se haya realizado la encuesta, se podrá hacer análisis estadísticos individuales para cada una de las variables a medir, de ellas se sacará la media y su desviación estándar. Finalmente, se harán regresión lineal para ver la correlación entre las variable medidas. Todos los análisis estadísticos se realizarán en el paquete estadístico gratuito R.</w:t>
      </w:r>
    </w:p>
    <w:p w14:paraId="384B756B" w14:textId="77777777" w:rsidR="007E6170" w:rsidRPr="007E6170" w:rsidRDefault="007E6170" w:rsidP="005F0C3A">
      <w:pPr>
        <w:jc w:val="both"/>
        <w:rPr>
          <w:highlight w:val="yellow"/>
          <w:lang w:val="es-ES"/>
        </w:rPr>
      </w:pPr>
    </w:p>
    <w:p w14:paraId="41E4577F" w14:textId="77777777" w:rsidR="006A1F3A" w:rsidRDefault="006A1F3A" w:rsidP="005F0C3A">
      <w:pPr>
        <w:jc w:val="both"/>
        <w:rPr>
          <w:highlight w:val="yellow"/>
          <w:lang w:val="es-ES"/>
        </w:rPr>
      </w:pPr>
    </w:p>
    <w:p w14:paraId="6FFD83DE" w14:textId="77777777" w:rsidR="00D26C1A" w:rsidRDefault="00D26C1A" w:rsidP="005F0C3A">
      <w:pPr>
        <w:jc w:val="both"/>
        <w:rPr>
          <w:highlight w:val="yellow"/>
          <w:lang w:val="es-ES"/>
        </w:rPr>
      </w:pPr>
    </w:p>
    <w:p w14:paraId="6BB8C898" w14:textId="77777777" w:rsidR="00D26C1A" w:rsidRDefault="00D26C1A" w:rsidP="005F0C3A">
      <w:pPr>
        <w:jc w:val="both"/>
        <w:rPr>
          <w:highlight w:val="yellow"/>
          <w:lang w:val="es-ES"/>
        </w:rPr>
      </w:pPr>
    </w:p>
    <w:p w14:paraId="2AF44D41" w14:textId="77777777" w:rsidR="00D26C1A" w:rsidRDefault="00D26C1A" w:rsidP="005F0C3A">
      <w:pPr>
        <w:jc w:val="both"/>
        <w:rPr>
          <w:highlight w:val="yellow"/>
          <w:lang w:val="es-ES"/>
        </w:rPr>
      </w:pPr>
    </w:p>
    <w:p w14:paraId="79448EF3" w14:textId="77777777" w:rsidR="00D26C1A" w:rsidRPr="007E6170" w:rsidRDefault="00D26C1A" w:rsidP="005F0C3A">
      <w:pPr>
        <w:jc w:val="both"/>
        <w:rPr>
          <w:highlight w:val="yellow"/>
          <w:lang w:val="es-ES"/>
        </w:rPr>
      </w:pPr>
    </w:p>
    <w:p w14:paraId="562D0666" w14:textId="77777777" w:rsidR="006A1F3A" w:rsidRDefault="006A1F3A" w:rsidP="005F0C3A">
      <w:pPr>
        <w:jc w:val="both"/>
        <w:rPr>
          <w:lang w:val="es-ES"/>
        </w:rPr>
      </w:pPr>
    </w:p>
    <w:p w14:paraId="185B564B" w14:textId="77777777" w:rsidR="003B2807" w:rsidRPr="00F50429" w:rsidRDefault="008921DC" w:rsidP="005F0C3A">
      <w:pPr>
        <w:pStyle w:val="Prrafodelista"/>
        <w:numPr>
          <w:ilvl w:val="0"/>
          <w:numId w:val="1"/>
        </w:numPr>
        <w:jc w:val="both"/>
        <w:rPr>
          <w:highlight w:val="green"/>
          <w:lang w:val="es-ES"/>
        </w:rPr>
      </w:pPr>
      <w:r w:rsidRPr="00F50429">
        <w:rPr>
          <w:highlight w:val="green"/>
          <w:lang w:val="es-ES"/>
        </w:rPr>
        <w:t>Cronograma</w:t>
      </w:r>
    </w:p>
    <w:p w14:paraId="030A298E" w14:textId="77777777" w:rsidR="009B45F6" w:rsidRDefault="009B45F6" w:rsidP="005F0C3A">
      <w:pPr>
        <w:jc w:val="both"/>
        <w:rPr>
          <w:lang w:val="es-ES"/>
        </w:rPr>
      </w:pPr>
    </w:p>
    <w:tbl>
      <w:tblPr>
        <w:tblStyle w:val="Tablaconcuadrcula"/>
        <w:tblW w:w="5000" w:type="pct"/>
        <w:tblLook w:val="04A0" w:firstRow="1" w:lastRow="0" w:firstColumn="1" w:lastColumn="0" w:noHBand="0" w:noVBand="1"/>
      </w:tblPr>
      <w:tblGrid>
        <w:gridCol w:w="3666"/>
        <w:gridCol w:w="471"/>
        <w:gridCol w:w="470"/>
        <w:gridCol w:w="470"/>
        <w:gridCol w:w="470"/>
        <w:gridCol w:w="470"/>
        <w:gridCol w:w="470"/>
        <w:gridCol w:w="470"/>
        <w:gridCol w:w="470"/>
        <w:gridCol w:w="470"/>
        <w:gridCol w:w="591"/>
      </w:tblGrid>
      <w:tr w:rsidR="00C8627A" w14:paraId="24CA263A" w14:textId="77777777" w:rsidTr="004026D1">
        <w:tc>
          <w:tcPr>
            <w:tcW w:w="2159" w:type="pct"/>
            <w:vMerge w:val="restart"/>
          </w:tcPr>
          <w:p w14:paraId="37E8E9CE" w14:textId="77777777" w:rsidR="00C8627A" w:rsidRDefault="00C8627A" w:rsidP="005F0C3A">
            <w:pPr>
              <w:jc w:val="both"/>
              <w:rPr>
                <w:lang w:val="es-ES"/>
              </w:rPr>
            </w:pPr>
            <w:r>
              <w:rPr>
                <w:lang w:val="es-ES"/>
              </w:rPr>
              <w:t>Concepto</w:t>
            </w:r>
          </w:p>
        </w:tc>
        <w:tc>
          <w:tcPr>
            <w:tcW w:w="2841" w:type="pct"/>
            <w:gridSpan w:val="10"/>
          </w:tcPr>
          <w:p w14:paraId="7D5E46AC" w14:textId="77777777" w:rsidR="00C8627A" w:rsidRPr="00DA3419" w:rsidRDefault="00C8627A" w:rsidP="005F0C3A">
            <w:pPr>
              <w:jc w:val="both"/>
              <w:rPr>
                <w:sz w:val="21"/>
                <w:szCs w:val="21"/>
                <w:lang w:val="es-ES"/>
              </w:rPr>
            </w:pPr>
            <w:r>
              <w:rPr>
                <w:sz w:val="21"/>
                <w:szCs w:val="21"/>
                <w:lang w:val="es-ES"/>
              </w:rPr>
              <w:t># Mes</w:t>
            </w:r>
          </w:p>
        </w:tc>
      </w:tr>
      <w:tr w:rsidR="00C8627A" w14:paraId="38988DFC" w14:textId="77777777" w:rsidTr="004026D1">
        <w:tc>
          <w:tcPr>
            <w:tcW w:w="2159" w:type="pct"/>
            <w:vMerge/>
          </w:tcPr>
          <w:p w14:paraId="7A294EB7" w14:textId="77777777" w:rsidR="00C8627A" w:rsidRDefault="00C8627A" w:rsidP="005F0C3A">
            <w:pPr>
              <w:jc w:val="both"/>
              <w:rPr>
                <w:lang w:val="es-ES"/>
              </w:rPr>
            </w:pPr>
          </w:p>
        </w:tc>
        <w:tc>
          <w:tcPr>
            <w:tcW w:w="277" w:type="pct"/>
          </w:tcPr>
          <w:p w14:paraId="1DBDC5E8" w14:textId="77777777" w:rsidR="00C8627A" w:rsidRPr="00DA3419" w:rsidRDefault="00C8627A" w:rsidP="005F0C3A">
            <w:pPr>
              <w:jc w:val="both"/>
              <w:rPr>
                <w:sz w:val="21"/>
                <w:szCs w:val="21"/>
                <w:lang w:val="es-ES"/>
              </w:rPr>
            </w:pPr>
            <w:r w:rsidRPr="00DA3419">
              <w:rPr>
                <w:sz w:val="21"/>
                <w:szCs w:val="21"/>
                <w:lang w:val="es-ES"/>
              </w:rPr>
              <w:t>1</w:t>
            </w:r>
          </w:p>
        </w:tc>
        <w:tc>
          <w:tcPr>
            <w:tcW w:w="277" w:type="pct"/>
          </w:tcPr>
          <w:p w14:paraId="145E1FD7" w14:textId="77777777" w:rsidR="00C8627A" w:rsidRPr="00DA3419" w:rsidRDefault="00C8627A" w:rsidP="005F0C3A">
            <w:pPr>
              <w:jc w:val="both"/>
              <w:rPr>
                <w:sz w:val="21"/>
                <w:szCs w:val="21"/>
                <w:lang w:val="es-ES"/>
              </w:rPr>
            </w:pPr>
            <w:r w:rsidRPr="00DA3419">
              <w:rPr>
                <w:sz w:val="21"/>
                <w:szCs w:val="21"/>
                <w:lang w:val="es-ES"/>
              </w:rPr>
              <w:t>2</w:t>
            </w:r>
          </w:p>
        </w:tc>
        <w:tc>
          <w:tcPr>
            <w:tcW w:w="277" w:type="pct"/>
          </w:tcPr>
          <w:p w14:paraId="79F82450" w14:textId="77777777" w:rsidR="00C8627A" w:rsidRPr="00DA3419" w:rsidRDefault="00C8627A" w:rsidP="005F0C3A">
            <w:pPr>
              <w:jc w:val="both"/>
              <w:rPr>
                <w:sz w:val="21"/>
                <w:szCs w:val="21"/>
                <w:lang w:val="es-ES"/>
              </w:rPr>
            </w:pPr>
            <w:r w:rsidRPr="00DA3419">
              <w:rPr>
                <w:sz w:val="21"/>
                <w:szCs w:val="21"/>
                <w:lang w:val="es-ES"/>
              </w:rPr>
              <w:t>3</w:t>
            </w:r>
          </w:p>
        </w:tc>
        <w:tc>
          <w:tcPr>
            <w:tcW w:w="277" w:type="pct"/>
          </w:tcPr>
          <w:p w14:paraId="3F960D85" w14:textId="77777777" w:rsidR="00C8627A" w:rsidRPr="00DA3419" w:rsidRDefault="00C8627A" w:rsidP="005F0C3A">
            <w:pPr>
              <w:jc w:val="both"/>
              <w:rPr>
                <w:sz w:val="21"/>
                <w:szCs w:val="21"/>
                <w:lang w:val="es-ES"/>
              </w:rPr>
            </w:pPr>
            <w:r>
              <w:rPr>
                <w:sz w:val="21"/>
                <w:szCs w:val="21"/>
                <w:lang w:val="es-ES"/>
              </w:rPr>
              <w:t>4</w:t>
            </w:r>
          </w:p>
        </w:tc>
        <w:tc>
          <w:tcPr>
            <w:tcW w:w="277" w:type="pct"/>
          </w:tcPr>
          <w:p w14:paraId="7A9175EA" w14:textId="77777777" w:rsidR="00C8627A" w:rsidRPr="00DA3419" w:rsidRDefault="00C8627A" w:rsidP="005F0C3A">
            <w:pPr>
              <w:jc w:val="both"/>
              <w:rPr>
                <w:sz w:val="21"/>
                <w:szCs w:val="21"/>
                <w:lang w:val="es-ES"/>
              </w:rPr>
            </w:pPr>
            <w:r>
              <w:rPr>
                <w:sz w:val="21"/>
                <w:szCs w:val="21"/>
                <w:lang w:val="es-ES"/>
              </w:rPr>
              <w:t>5</w:t>
            </w:r>
          </w:p>
        </w:tc>
        <w:tc>
          <w:tcPr>
            <w:tcW w:w="277" w:type="pct"/>
          </w:tcPr>
          <w:p w14:paraId="3965809A" w14:textId="77777777" w:rsidR="00C8627A" w:rsidRPr="00DA3419" w:rsidRDefault="00C8627A" w:rsidP="005F0C3A">
            <w:pPr>
              <w:jc w:val="both"/>
              <w:rPr>
                <w:sz w:val="21"/>
                <w:szCs w:val="21"/>
                <w:lang w:val="es-ES"/>
              </w:rPr>
            </w:pPr>
            <w:r>
              <w:rPr>
                <w:sz w:val="21"/>
                <w:szCs w:val="21"/>
                <w:lang w:val="es-ES"/>
              </w:rPr>
              <w:t>6</w:t>
            </w:r>
          </w:p>
        </w:tc>
        <w:tc>
          <w:tcPr>
            <w:tcW w:w="277" w:type="pct"/>
          </w:tcPr>
          <w:p w14:paraId="060371AF" w14:textId="77777777" w:rsidR="00C8627A" w:rsidRPr="00DA3419" w:rsidRDefault="00C8627A" w:rsidP="005F0C3A">
            <w:pPr>
              <w:jc w:val="both"/>
              <w:rPr>
                <w:sz w:val="21"/>
                <w:szCs w:val="21"/>
                <w:lang w:val="es-ES"/>
              </w:rPr>
            </w:pPr>
            <w:r>
              <w:rPr>
                <w:sz w:val="21"/>
                <w:szCs w:val="21"/>
                <w:lang w:val="es-ES"/>
              </w:rPr>
              <w:t>7</w:t>
            </w:r>
          </w:p>
        </w:tc>
        <w:tc>
          <w:tcPr>
            <w:tcW w:w="277" w:type="pct"/>
          </w:tcPr>
          <w:p w14:paraId="4D2D02F7" w14:textId="77777777" w:rsidR="00C8627A" w:rsidRPr="00DA3419" w:rsidRDefault="00C8627A" w:rsidP="005F0C3A">
            <w:pPr>
              <w:jc w:val="both"/>
              <w:rPr>
                <w:sz w:val="21"/>
                <w:szCs w:val="21"/>
                <w:lang w:val="es-ES"/>
              </w:rPr>
            </w:pPr>
            <w:r>
              <w:rPr>
                <w:sz w:val="21"/>
                <w:szCs w:val="21"/>
                <w:lang w:val="es-ES"/>
              </w:rPr>
              <w:t>8</w:t>
            </w:r>
          </w:p>
        </w:tc>
        <w:tc>
          <w:tcPr>
            <w:tcW w:w="277" w:type="pct"/>
          </w:tcPr>
          <w:p w14:paraId="52D7A701" w14:textId="77777777" w:rsidR="00C8627A" w:rsidRPr="00DA3419" w:rsidRDefault="00C8627A" w:rsidP="005F0C3A">
            <w:pPr>
              <w:jc w:val="both"/>
              <w:rPr>
                <w:sz w:val="21"/>
                <w:szCs w:val="21"/>
                <w:lang w:val="es-ES"/>
              </w:rPr>
            </w:pPr>
            <w:r>
              <w:rPr>
                <w:sz w:val="21"/>
                <w:szCs w:val="21"/>
                <w:lang w:val="es-ES"/>
              </w:rPr>
              <w:t>9</w:t>
            </w:r>
          </w:p>
        </w:tc>
        <w:tc>
          <w:tcPr>
            <w:tcW w:w="348" w:type="pct"/>
          </w:tcPr>
          <w:p w14:paraId="362EB312" w14:textId="77777777" w:rsidR="00C8627A" w:rsidRPr="00DA3419" w:rsidRDefault="00C8627A" w:rsidP="005F0C3A">
            <w:pPr>
              <w:jc w:val="both"/>
              <w:rPr>
                <w:sz w:val="21"/>
                <w:szCs w:val="21"/>
                <w:lang w:val="es-ES"/>
              </w:rPr>
            </w:pPr>
            <w:r>
              <w:rPr>
                <w:sz w:val="21"/>
                <w:szCs w:val="21"/>
                <w:lang w:val="es-ES"/>
              </w:rPr>
              <w:t>10</w:t>
            </w:r>
          </w:p>
        </w:tc>
      </w:tr>
      <w:tr w:rsidR="00DA3419" w14:paraId="18146464" w14:textId="77777777" w:rsidTr="004026D1">
        <w:tc>
          <w:tcPr>
            <w:tcW w:w="2159" w:type="pct"/>
          </w:tcPr>
          <w:p w14:paraId="4F8BCB39" w14:textId="77777777" w:rsidR="00DA3419" w:rsidRPr="00D53AB2" w:rsidRDefault="00804654" w:rsidP="005F0C3A">
            <w:pPr>
              <w:pStyle w:val="Prrafodelista"/>
              <w:numPr>
                <w:ilvl w:val="0"/>
                <w:numId w:val="11"/>
              </w:numPr>
              <w:jc w:val="both"/>
              <w:rPr>
                <w:lang w:val="es-ES"/>
              </w:rPr>
            </w:pPr>
            <w:r>
              <w:rPr>
                <w:lang w:val="es-ES"/>
              </w:rPr>
              <w:t>Diseño centrado en el usuario</w:t>
            </w:r>
          </w:p>
        </w:tc>
        <w:tc>
          <w:tcPr>
            <w:tcW w:w="277" w:type="pct"/>
          </w:tcPr>
          <w:p w14:paraId="410018E8" w14:textId="77777777" w:rsidR="00DA3419" w:rsidRDefault="00DA3419" w:rsidP="005F0C3A">
            <w:pPr>
              <w:jc w:val="both"/>
              <w:rPr>
                <w:lang w:val="es-ES"/>
              </w:rPr>
            </w:pPr>
          </w:p>
        </w:tc>
        <w:tc>
          <w:tcPr>
            <w:tcW w:w="277" w:type="pct"/>
          </w:tcPr>
          <w:p w14:paraId="3BC855E5" w14:textId="77777777" w:rsidR="00DA3419" w:rsidRDefault="00DA3419" w:rsidP="005F0C3A">
            <w:pPr>
              <w:jc w:val="both"/>
              <w:rPr>
                <w:lang w:val="es-ES"/>
              </w:rPr>
            </w:pPr>
          </w:p>
        </w:tc>
        <w:tc>
          <w:tcPr>
            <w:tcW w:w="277" w:type="pct"/>
          </w:tcPr>
          <w:p w14:paraId="0F941553" w14:textId="77777777" w:rsidR="00DA3419" w:rsidRDefault="00DA3419" w:rsidP="005F0C3A">
            <w:pPr>
              <w:jc w:val="both"/>
              <w:rPr>
                <w:lang w:val="es-ES"/>
              </w:rPr>
            </w:pPr>
          </w:p>
        </w:tc>
        <w:tc>
          <w:tcPr>
            <w:tcW w:w="277" w:type="pct"/>
          </w:tcPr>
          <w:p w14:paraId="3F02D08B" w14:textId="77777777" w:rsidR="00DA3419" w:rsidRDefault="00DA3419" w:rsidP="005F0C3A">
            <w:pPr>
              <w:jc w:val="both"/>
              <w:rPr>
                <w:lang w:val="es-ES"/>
              </w:rPr>
            </w:pPr>
          </w:p>
        </w:tc>
        <w:tc>
          <w:tcPr>
            <w:tcW w:w="277" w:type="pct"/>
          </w:tcPr>
          <w:p w14:paraId="6A073198" w14:textId="77777777" w:rsidR="00DA3419" w:rsidRDefault="00DA3419" w:rsidP="005F0C3A">
            <w:pPr>
              <w:jc w:val="both"/>
              <w:rPr>
                <w:lang w:val="es-ES"/>
              </w:rPr>
            </w:pPr>
          </w:p>
        </w:tc>
        <w:tc>
          <w:tcPr>
            <w:tcW w:w="277" w:type="pct"/>
          </w:tcPr>
          <w:p w14:paraId="310690E7" w14:textId="77777777" w:rsidR="00DA3419" w:rsidRDefault="00DA3419" w:rsidP="005F0C3A">
            <w:pPr>
              <w:jc w:val="both"/>
              <w:rPr>
                <w:lang w:val="es-ES"/>
              </w:rPr>
            </w:pPr>
          </w:p>
        </w:tc>
        <w:tc>
          <w:tcPr>
            <w:tcW w:w="277" w:type="pct"/>
          </w:tcPr>
          <w:p w14:paraId="63F1AAFC" w14:textId="77777777" w:rsidR="00DA3419" w:rsidRDefault="00DA3419" w:rsidP="005F0C3A">
            <w:pPr>
              <w:jc w:val="both"/>
              <w:rPr>
                <w:lang w:val="es-ES"/>
              </w:rPr>
            </w:pPr>
          </w:p>
        </w:tc>
        <w:tc>
          <w:tcPr>
            <w:tcW w:w="277" w:type="pct"/>
          </w:tcPr>
          <w:p w14:paraId="493960CF" w14:textId="77777777" w:rsidR="00DA3419" w:rsidRDefault="00DA3419" w:rsidP="005F0C3A">
            <w:pPr>
              <w:jc w:val="both"/>
              <w:rPr>
                <w:lang w:val="es-ES"/>
              </w:rPr>
            </w:pPr>
          </w:p>
        </w:tc>
        <w:tc>
          <w:tcPr>
            <w:tcW w:w="277" w:type="pct"/>
          </w:tcPr>
          <w:p w14:paraId="3943C82E" w14:textId="77777777" w:rsidR="00DA3419" w:rsidRDefault="00DA3419" w:rsidP="005F0C3A">
            <w:pPr>
              <w:jc w:val="both"/>
              <w:rPr>
                <w:lang w:val="es-ES"/>
              </w:rPr>
            </w:pPr>
          </w:p>
        </w:tc>
        <w:tc>
          <w:tcPr>
            <w:tcW w:w="348" w:type="pct"/>
          </w:tcPr>
          <w:p w14:paraId="78636486" w14:textId="77777777" w:rsidR="00DA3419" w:rsidRDefault="00DA3419" w:rsidP="005F0C3A">
            <w:pPr>
              <w:jc w:val="both"/>
              <w:rPr>
                <w:lang w:val="es-ES"/>
              </w:rPr>
            </w:pPr>
          </w:p>
        </w:tc>
      </w:tr>
      <w:tr w:rsidR="00DA3419" w14:paraId="0E97005C" w14:textId="77777777" w:rsidTr="004026D1">
        <w:tc>
          <w:tcPr>
            <w:tcW w:w="2159" w:type="pct"/>
          </w:tcPr>
          <w:p w14:paraId="615BFF9B" w14:textId="77777777" w:rsidR="00DA3419" w:rsidRPr="00D53AB2" w:rsidRDefault="009912DF" w:rsidP="005F0C3A">
            <w:pPr>
              <w:pStyle w:val="Prrafodelista"/>
              <w:numPr>
                <w:ilvl w:val="1"/>
                <w:numId w:val="12"/>
              </w:numPr>
              <w:jc w:val="both"/>
              <w:rPr>
                <w:lang w:val="es-ES"/>
              </w:rPr>
            </w:pPr>
            <w:r>
              <w:rPr>
                <w:lang w:val="es-ES"/>
              </w:rPr>
              <w:t>Investigación de Usuarios</w:t>
            </w:r>
          </w:p>
        </w:tc>
        <w:tc>
          <w:tcPr>
            <w:tcW w:w="277" w:type="pct"/>
          </w:tcPr>
          <w:p w14:paraId="2169CEC1" w14:textId="77777777" w:rsidR="00DA3419" w:rsidRDefault="00DA3419" w:rsidP="005F0C3A">
            <w:pPr>
              <w:jc w:val="both"/>
              <w:rPr>
                <w:lang w:val="es-ES"/>
              </w:rPr>
            </w:pPr>
            <w:r>
              <w:rPr>
                <w:lang w:val="es-ES"/>
              </w:rPr>
              <w:t>X</w:t>
            </w:r>
          </w:p>
        </w:tc>
        <w:tc>
          <w:tcPr>
            <w:tcW w:w="277" w:type="pct"/>
          </w:tcPr>
          <w:p w14:paraId="732D75BC" w14:textId="77777777" w:rsidR="00DA3419" w:rsidRDefault="004026D1" w:rsidP="005F0C3A">
            <w:pPr>
              <w:jc w:val="both"/>
              <w:rPr>
                <w:lang w:val="es-ES"/>
              </w:rPr>
            </w:pPr>
            <w:r>
              <w:rPr>
                <w:lang w:val="es-ES"/>
              </w:rPr>
              <w:t>X</w:t>
            </w:r>
          </w:p>
        </w:tc>
        <w:tc>
          <w:tcPr>
            <w:tcW w:w="277" w:type="pct"/>
          </w:tcPr>
          <w:p w14:paraId="320AB345" w14:textId="77777777" w:rsidR="00DA3419" w:rsidRDefault="00DA3419" w:rsidP="005F0C3A">
            <w:pPr>
              <w:jc w:val="both"/>
              <w:rPr>
                <w:lang w:val="es-ES"/>
              </w:rPr>
            </w:pPr>
          </w:p>
        </w:tc>
        <w:tc>
          <w:tcPr>
            <w:tcW w:w="277" w:type="pct"/>
          </w:tcPr>
          <w:p w14:paraId="5F8C2F36" w14:textId="77777777" w:rsidR="00DA3419" w:rsidRDefault="00DA3419" w:rsidP="005F0C3A">
            <w:pPr>
              <w:jc w:val="both"/>
              <w:rPr>
                <w:lang w:val="es-ES"/>
              </w:rPr>
            </w:pPr>
          </w:p>
        </w:tc>
        <w:tc>
          <w:tcPr>
            <w:tcW w:w="277" w:type="pct"/>
          </w:tcPr>
          <w:p w14:paraId="1FFC1FF5" w14:textId="77777777" w:rsidR="00DA3419" w:rsidRDefault="00DA3419" w:rsidP="005F0C3A">
            <w:pPr>
              <w:jc w:val="both"/>
              <w:rPr>
                <w:lang w:val="es-ES"/>
              </w:rPr>
            </w:pPr>
          </w:p>
        </w:tc>
        <w:tc>
          <w:tcPr>
            <w:tcW w:w="277" w:type="pct"/>
          </w:tcPr>
          <w:p w14:paraId="2662BEB7" w14:textId="77777777" w:rsidR="00DA3419" w:rsidRDefault="00DA3419" w:rsidP="005F0C3A">
            <w:pPr>
              <w:jc w:val="both"/>
              <w:rPr>
                <w:lang w:val="es-ES"/>
              </w:rPr>
            </w:pPr>
          </w:p>
        </w:tc>
        <w:tc>
          <w:tcPr>
            <w:tcW w:w="277" w:type="pct"/>
          </w:tcPr>
          <w:p w14:paraId="353B3B9D" w14:textId="77777777" w:rsidR="00DA3419" w:rsidRDefault="00DA3419" w:rsidP="005F0C3A">
            <w:pPr>
              <w:jc w:val="both"/>
              <w:rPr>
                <w:lang w:val="es-ES"/>
              </w:rPr>
            </w:pPr>
          </w:p>
        </w:tc>
        <w:tc>
          <w:tcPr>
            <w:tcW w:w="277" w:type="pct"/>
          </w:tcPr>
          <w:p w14:paraId="3C6AB44D" w14:textId="77777777" w:rsidR="00DA3419" w:rsidRDefault="00DA3419" w:rsidP="005F0C3A">
            <w:pPr>
              <w:jc w:val="both"/>
              <w:rPr>
                <w:lang w:val="es-ES"/>
              </w:rPr>
            </w:pPr>
          </w:p>
        </w:tc>
        <w:tc>
          <w:tcPr>
            <w:tcW w:w="277" w:type="pct"/>
          </w:tcPr>
          <w:p w14:paraId="6493C5A3" w14:textId="77777777" w:rsidR="00DA3419" w:rsidRDefault="00DA3419" w:rsidP="005F0C3A">
            <w:pPr>
              <w:jc w:val="both"/>
              <w:rPr>
                <w:lang w:val="es-ES"/>
              </w:rPr>
            </w:pPr>
          </w:p>
        </w:tc>
        <w:tc>
          <w:tcPr>
            <w:tcW w:w="348" w:type="pct"/>
          </w:tcPr>
          <w:p w14:paraId="1411EBFD" w14:textId="77777777" w:rsidR="00DA3419" w:rsidRDefault="00DA3419" w:rsidP="005F0C3A">
            <w:pPr>
              <w:jc w:val="both"/>
              <w:rPr>
                <w:lang w:val="es-ES"/>
              </w:rPr>
            </w:pPr>
          </w:p>
        </w:tc>
      </w:tr>
      <w:tr w:rsidR="00DA3419" w14:paraId="2CA16FBE" w14:textId="77777777" w:rsidTr="004026D1">
        <w:tc>
          <w:tcPr>
            <w:tcW w:w="2159" w:type="pct"/>
          </w:tcPr>
          <w:p w14:paraId="51F58CC8" w14:textId="77777777" w:rsidR="00DA3419" w:rsidRPr="00D53AB2" w:rsidRDefault="004026D1" w:rsidP="005F0C3A">
            <w:pPr>
              <w:pStyle w:val="Prrafodelista"/>
              <w:numPr>
                <w:ilvl w:val="1"/>
                <w:numId w:val="12"/>
              </w:numPr>
              <w:jc w:val="both"/>
              <w:rPr>
                <w:lang w:val="es-ES"/>
              </w:rPr>
            </w:pPr>
            <w:proofErr w:type="spellStart"/>
            <w:r>
              <w:rPr>
                <w:lang w:val="es-ES"/>
              </w:rPr>
              <w:t>Prototipado</w:t>
            </w:r>
            <w:proofErr w:type="spellEnd"/>
          </w:p>
        </w:tc>
        <w:tc>
          <w:tcPr>
            <w:tcW w:w="277" w:type="pct"/>
          </w:tcPr>
          <w:p w14:paraId="5426B9CF" w14:textId="77777777" w:rsidR="00DA3419" w:rsidRDefault="00DA3419" w:rsidP="005F0C3A">
            <w:pPr>
              <w:jc w:val="both"/>
              <w:rPr>
                <w:lang w:val="es-ES"/>
              </w:rPr>
            </w:pPr>
          </w:p>
        </w:tc>
        <w:tc>
          <w:tcPr>
            <w:tcW w:w="277" w:type="pct"/>
          </w:tcPr>
          <w:p w14:paraId="6CB31C47" w14:textId="77777777" w:rsidR="00DA3419" w:rsidRDefault="004026D1" w:rsidP="005F0C3A">
            <w:pPr>
              <w:jc w:val="both"/>
              <w:rPr>
                <w:lang w:val="es-ES"/>
              </w:rPr>
            </w:pPr>
            <w:r>
              <w:rPr>
                <w:lang w:val="es-ES"/>
              </w:rPr>
              <w:t>X</w:t>
            </w:r>
          </w:p>
        </w:tc>
        <w:tc>
          <w:tcPr>
            <w:tcW w:w="277" w:type="pct"/>
          </w:tcPr>
          <w:p w14:paraId="2E50C715" w14:textId="77777777" w:rsidR="00DA3419" w:rsidRDefault="004026D1" w:rsidP="005F0C3A">
            <w:pPr>
              <w:jc w:val="both"/>
              <w:rPr>
                <w:lang w:val="es-ES"/>
              </w:rPr>
            </w:pPr>
            <w:r>
              <w:rPr>
                <w:lang w:val="es-ES"/>
              </w:rPr>
              <w:t>X</w:t>
            </w:r>
          </w:p>
        </w:tc>
        <w:tc>
          <w:tcPr>
            <w:tcW w:w="277" w:type="pct"/>
          </w:tcPr>
          <w:p w14:paraId="6BF22AB2" w14:textId="77777777" w:rsidR="00DA3419" w:rsidRDefault="00DA3419" w:rsidP="005F0C3A">
            <w:pPr>
              <w:jc w:val="both"/>
              <w:rPr>
                <w:lang w:val="es-ES"/>
              </w:rPr>
            </w:pPr>
          </w:p>
        </w:tc>
        <w:tc>
          <w:tcPr>
            <w:tcW w:w="277" w:type="pct"/>
          </w:tcPr>
          <w:p w14:paraId="445CE61A" w14:textId="77777777" w:rsidR="00DA3419" w:rsidRDefault="00DA3419" w:rsidP="005F0C3A">
            <w:pPr>
              <w:jc w:val="both"/>
              <w:rPr>
                <w:lang w:val="es-ES"/>
              </w:rPr>
            </w:pPr>
          </w:p>
        </w:tc>
        <w:tc>
          <w:tcPr>
            <w:tcW w:w="277" w:type="pct"/>
          </w:tcPr>
          <w:p w14:paraId="3AF43B9A" w14:textId="77777777" w:rsidR="00DA3419" w:rsidRDefault="00DA3419" w:rsidP="005F0C3A">
            <w:pPr>
              <w:jc w:val="both"/>
              <w:rPr>
                <w:lang w:val="es-ES"/>
              </w:rPr>
            </w:pPr>
          </w:p>
        </w:tc>
        <w:tc>
          <w:tcPr>
            <w:tcW w:w="277" w:type="pct"/>
          </w:tcPr>
          <w:p w14:paraId="469F59B6" w14:textId="77777777" w:rsidR="00DA3419" w:rsidRDefault="00DA3419" w:rsidP="005F0C3A">
            <w:pPr>
              <w:jc w:val="both"/>
              <w:rPr>
                <w:lang w:val="es-ES"/>
              </w:rPr>
            </w:pPr>
          </w:p>
        </w:tc>
        <w:tc>
          <w:tcPr>
            <w:tcW w:w="277" w:type="pct"/>
          </w:tcPr>
          <w:p w14:paraId="6A4181FE" w14:textId="77777777" w:rsidR="00DA3419" w:rsidRDefault="00DA3419" w:rsidP="005F0C3A">
            <w:pPr>
              <w:jc w:val="both"/>
              <w:rPr>
                <w:lang w:val="es-ES"/>
              </w:rPr>
            </w:pPr>
          </w:p>
        </w:tc>
        <w:tc>
          <w:tcPr>
            <w:tcW w:w="277" w:type="pct"/>
          </w:tcPr>
          <w:p w14:paraId="6E24D62C" w14:textId="77777777" w:rsidR="00DA3419" w:rsidRDefault="00DA3419" w:rsidP="005F0C3A">
            <w:pPr>
              <w:jc w:val="both"/>
              <w:rPr>
                <w:lang w:val="es-ES"/>
              </w:rPr>
            </w:pPr>
          </w:p>
        </w:tc>
        <w:tc>
          <w:tcPr>
            <w:tcW w:w="348" w:type="pct"/>
          </w:tcPr>
          <w:p w14:paraId="16393B37" w14:textId="77777777" w:rsidR="00DA3419" w:rsidRDefault="00DA3419" w:rsidP="005F0C3A">
            <w:pPr>
              <w:jc w:val="both"/>
              <w:rPr>
                <w:lang w:val="es-ES"/>
              </w:rPr>
            </w:pPr>
          </w:p>
        </w:tc>
      </w:tr>
      <w:tr w:rsidR="00DA3419" w14:paraId="4B7B6898" w14:textId="77777777" w:rsidTr="004026D1">
        <w:tc>
          <w:tcPr>
            <w:tcW w:w="2159" w:type="pct"/>
          </w:tcPr>
          <w:p w14:paraId="48489FCB" w14:textId="77777777" w:rsidR="00DA3419" w:rsidRPr="00D53AB2" w:rsidRDefault="004026D1" w:rsidP="005F0C3A">
            <w:pPr>
              <w:pStyle w:val="Prrafodelista"/>
              <w:numPr>
                <w:ilvl w:val="1"/>
                <w:numId w:val="12"/>
              </w:numPr>
              <w:jc w:val="both"/>
              <w:rPr>
                <w:lang w:val="es-ES"/>
              </w:rPr>
            </w:pPr>
            <w:proofErr w:type="spellStart"/>
            <w:r>
              <w:rPr>
                <w:lang w:val="es-ES"/>
              </w:rPr>
              <w:t>User</w:t>
            </w:r>
            <w:proofErr w:type="spellEnd"/>
            <w:r>
              <w:rPr>
                <w:lang w:val="es-ES"/>
              </w:rPr>
              <w:t xml:space="preserve"> </w:t>
            </w:r>
            <w:proofErr w:type="spellStart"/>
            <w:r>
              <w:rPr>
                <w:lang w:val="es-ES"/>
              </w:rPr>
              <w:t>testing</w:t>
            </w:r>
            <w:proofErr w:type="spellEnd"/>
          </w:p>
        </w:tc>
        <w:tc>
          <w:tcPr>
            <w:tcW w:w="277" w:type="pct"/>
          </w:tcPr>
          <w:p w14:paraId="25270B6F" w14:textId="77777777" w:rsidR="00DA3419" w:rsidRDefault="00DA3419" w:rsidP="005F0C3A">
            <w:pPr>
              <w:jc w:val="both"/>
              <w:rPr>
                <w:lang w:val="es-ES"/>
              </w:rPr>
            </w:pPr>
          </w:p>
        </w:tc>
        <w:tc>
          <w:tcPr>
            <w:tcW w:w="277" w:type="pct"/>
          </w:tcPr>
          <w:p w14:paraId="65EE6F3F" w14:textId="77777777" w:rsidR="00DA3419" w:rsidRDefault="00DA3419" w:rsidP="005F0C3A">
            <w:pPr>
              <w:jc w:val="both"/>
              <w:rPr>
                <w:lang w:val="es-ES"/>
              </w:rPr>
            </w:pPr>
          </w:p>
        </w:tc>
        <w:tc>
          <w:tcPr>
            <w:tcW w:w="277" w:type="pct"/>
          </w:tcPr>
          <w:p w14:paraId="072EC07F" w14:textId="77777777" w:rsidR="00DA3419" w:rsidRDefault="00DA3419" w:rsidP="005F0C3A">
            <w:pPr>
              <w:jc w:val="both"/>
              <w:rPr>
                <w:lang w:val="es-ES"/>
              </w:rPr>
            </w:pPr>
          </w:p>
        </w:tc>
        <w:tc>
          <w:tcPr>
            <w:tcW w:w="277" w:type="pct"/>
          </w:tcPr>
          <w:p w14:paraId="279B7E3D" w14:textId="77777777" w:rsidR="00DA3419" w:rsidRDefault="00DA3419" w:rsidP="005F0C3A">
            <w:pPr>
              <w:jc w:val="both"/>
              <w:rPr>
                <w:lang w:val="es-ES"/>
              </w:rPr>
            </w:pPr>
            <w:r>
              <w:rPr>
                <w:lang w:val="es-ES"/>
              </w:rPr>
              <w:t>X</w:t>
            </w:r>
          </w:p>
        </w:tc>
        <w:tc>
          <w:tcPr>
            <w:tcW w:w="277" w:type="pct"/>
          </w:tcPr>
          <w:p w14:paraId="1346A32F" w14:textId="77777777" w:rsidR="00DA3419" w:rsidRDefault="004026D1" w:rsidP="005F0C3A">
            <w:pPr>
              <w:jc w:val="both"/>
              <w:rPr>
                <w:lang w:val="es-ES"/>
              </w:rPr>
            </w:pPr>
            <w:r>
              <w:rPr>
                <w:lang w:val="es-ES"/>
              </w:rPr>
              <w:t>X</w:t>
            </w:r>
          </w:p>
        </w:tc>
        <w:tc>
          <w:tcPr>
            <w:tcW w:w="277" w:type="pct"/>
          </w:tcPr>
          <w:p w14:paraId="17EEFE52" w14:textId="77777777" w:rsidR="00DA3419" w:rsidRDefault="00DA3419" w:rsidP="005F0C3A">
            <w:pPr>
              <w:jc w:val="both"/>
              <w:rPr>
                <w:lang w:val="es-ES"/>
              </w:rPr>
            </w:pPr>
          </w:p>
        </w:tc>
        <w:tc>
          <w:tcPr>
            <w:tcW w:w="277" w:type="pct"/>
          </w:tcPr>
          <w:p w14:paraId="469F44C3" w14:textId="77777777" w:rsidR="00DA3419" w:rsidRDefault="00DA3419" w:rsidP="005F0C3A">
            <w:pPr>
              <w:jc w:val="both"/>
              <w:rPr>
                <w:lang w:val="es-ES"/>
              </w:rPr>
            </w:pPr>
          </w:p>
        </w:tc>
        <w:tc>
          <w:tcPr>
            <w:tcW w:w="277" w:type="pct"/>
          </w:tcPr>
          <w:p w14:paraId="671DD6C9" w14:textId="77777777" w:rsidR="00DA3419" w:rsidRDefault="00DA3419" w:rsidP="005F0C3A">
            <w:pPr>
              <w:jc w:val="both"/>
              <w:rPr>
                <w:lang w:val="es-ES"/>
              </w:rPr>
            </w:pPr>
          </w:p>
        </w:tc>
        <w:tc>
          <w:tcPr>
            <w:tcW w:w="277" w:type="pct"/>
          </w:tcPr>
          <w:p w14:paraId="7EC5D713" w14:textId="77777777" w:rsidR="00DA3419" w:rsidRDefault="00DA3419" w:rsidP="005F0C3A">
            <w:pPr>
              <w:jc w:val="both"/>
              <w:rPr>
                <w:lang w:val="es-ES"/>
              </w:rPr>
            </w:pPr>
          </w:p>
        </w:tc>
        <w:tc>
          <w:tcPr>
            <w:tcW w:w="348" w:type="pct"/>
          </w:tcPr>
          <w:p w14:paraId="06D8EFFD" w14:textId="77777777" w:rsidR="00DA3419" w:rsidRDefault="00DA3419" w:rsidP="005F0C3A">
            <w:pPr>
              <w:jc w:val="both"/>
              <w:rPr>
                <w:lang w:val="es-ES"/>
              </w:rPr>
            </w:pPr>
          </w:p>
        </w:tc>
      </w:tr>
      <w:tr w:rsidR="00DA3419" w14:paraId="3F3E5FFC" w14:textId="77777777" w:rsidTr="004026D1">
        <w:tc>
          <w:tcPr>
            <w:tcW w:w="2159" w:type="pct"/>
          </w:tcPr>
          <w:p w14:paraId="58686516" w14:textId="77777777" w:rsidR="00DA3419" w:rsidRPr="00D53AB2" w:rsidRDefault="004026D1" w:rsidP="005F0C3A">
            <w:pPr>
              <w:pStyle w:val="Prrafodelista"/>
              <w:numPr>
                <w:ilvl w:val="0"/>
                <w:numId w:val="11"/>
              </w:numPr>
              <w:jc w:val="both"/>
              <w:rPr>
                <w:lang w:val="es-ES"/>
              </w:rPr>
            </w:pPr>
            <w:r>
              <w:rPr>
                <w:lang w:val="es-ES"/>
              </w:rPr>
              <w:t>Programación</w:t>
            </w:r>
          </w:p>
        </w:tc>
        <w:tc>
          <w:tcPr>
            <w:tcW w:w="277" w:type="pct"/>
          </w:tcPr>
          <w:p w14:paraId="37FADCFA" w14:textId="77777777" w:rsidR="00DA3419" w:rsidRDefault="00DA3419" w:rsidP="005F0C3A">
            <w:pPr>
              <w:jc w:val="both"/>
              <w:rPr>
                <w:lang w:val="es-ES"/>
              </w:rPr>
            </w:pPr>
          </w:p>
        </w:tc>
        <w:tc>
          <w:tcPr>
            <w:tcW w:w="277" w:type="pct"/>
          </w:tcPr>
          <w:p w14:paraId="2DFC3073" w14:textId="77777777" w:rsidR="00DA3419" w:rsidRDefault="00DA3419" w:rsidP="005F0C3A">
            <w:pPr>
              <w:jc w:val="both"/>
              <w:rPr>
                <w:lang w:val="es-ES"/>
              </w:rPr>
            </w:pPr>
          </w:p>
        </w:tc>
        <w:tc>
          <w:tcPr>
            <w:tcW w:w="277" w:type="pct"/>
          </w:tcPr>
          <w:p w14:paraId="3EDB6626" w14:textId="77777777" w:rsidR="00DA3419" w:rsidRDefault="00DA3419" w:rsidP="005F0C3A">
            <w:pPr>
              <w:jc w:val="both"/>
              <w:rPr>
                <w:lang w:val="es-ES"/>
              </w:rPr>
            </w:pPr>
          </w:p>
        </w:tc>
        <w:tc>
          <w:tcPr>
            <w:tcW w:w="277" w:type="pct"/>
          </w:tcPr>
          <w:p w14:paraId="01EA8664" w14:textId="77777777" w:rsidR="00DA3419" w:rsidRDefault="00DA3419" w:rsidP="005F0C3A">
            <w:pPr>
              <w:jc w:val="both"/>
              <w:rPr>
                <w:lang w:val="es-ES"/>
              </w:rPr>
            </w:pPr>
          </w:p>
        </w:tc>
        <w:tc>
          <w:tcPr>
            <w:tcW w:w="277" w:type="pct"/>
          </w:tcPr>
          <w:p w14:paraId="1D3261DA" w14:textId="77777777" w:rsidR="00DA3419" w:rsidRDefault="00DA3419" w:rsidP="005F0C3A">
            <w:pPr>
              <w:jc w:val="both"/>
              <w:rPr>
                <w:lang w:val="es-ES"/>
              </w:rPr>
            </w:pPr>
          </w:p>
        </w:tc>
        <w:tc>
          <w:tcPr>
            <w:tcW w:w="277" w:type="pct"/>
          </w:tcPr>
          <w:p w14:paraId="30E0B287" w14:textId="77777777" w:rsidR="00DA3419" w:rsidRDefault="004026D1" w:rsidP="005F0C3A">
            <w:pPr>
              <w:jc w:val="both"/>
              <w:rPr>
                <w:lang w:val="es-ES"/>
              </w:rPr>
            </w:pPr>
            <w:r>
              <w:rPr>
                <w:lang w:val="es-ES"/>
              </w:rPr>
              <w:t>X</w:t>
            </w:r>
          </w:p>
        </w:tc>
        <w:tc>
          <w:tcPr>
            <w:tcW w:w="277" w:type="pct"/>
          </w:tcPr>
          <w:p w14:paraId="372DB6B7" w14:textId="77777777" w:rsidR="00DA3419" w:rsidRDefault="004026D1" w:rsidP="005F0C3A">
            <w:pPr>
              <w:jc w:val="both"/>
              <w:rPr>
                <w:lang w:val="es-ES"/>
              </w:rPr>
            </w:pPr>
            <w:r>
              <w:rPr>
                <w:lang w:val="es-ES"/>
              </w:rPr>
              <w:t>X</w:t>
            </w:r>
          </w:p>
        </w:tc>
        <w:tc>
          <w:tcPr>
            <w:tcW w:w="277" w:type="pct"/>
          </w:tcPr>
          <w:p w14:paraId="6FC763DE" w14:textId="77777777" w:rsidR="00DA3419" w:rsidRDefault="004026D1" w:rsidP="005F0C3A">
            <w:pPr>
              <w:jc w:val="both"/>
              <w:rPr>
                <w:lang w:val="es-ES"/>
              </w:rPr>
            </w:pPr>
            <w:r>
              <w:rPr>
                <w:lang w:val="es-ES"/>
              </w:rPr>
              <w:t>X</w:t>
            </w:r>
          </w:p>
        </w:tc>
        <w:tc>
          <w:tcPr>
            <w:tcW w:w="277" w:type="pct"/>
          </w:tcPr>
          <w:p w14:paraId="4F4F303C" w14:textId="77777777" w:rsidR="00DA3419" w:rsidRDefault="00DA3419" w:rsidP="005F0C3A">
            <w:pPr>
              <w:jc w:val="both"/>
              <w:rPr>
                <w:lang w:val="es-ES"/>
              </w:rPr>
            </w:pPr>
          </w:p>
        </w:tc>
        <w:tc>
          <w:tcPr>
            <w:tcW w:w="348" w:type="pct"/>
          </w:tcPr>
          <w:p w14:paraId="2BFA5FEA" w14:textId="77777777" w:rsidR="00DA3419" w:rsidRDefault="00DA3419" w:rsidP="005F0C3A">
            <w:pPr>
              <w:jc w:val="both"/>
              <w:rPr>
                <w:lang w:val="es-ES"/>
              </w:rPr>
            </w:pPr>
          </w:p>
        </w:tc>
      </w:tr>
      <w:tr w:rsidR="00DA3419" w14:paraId="007B067D" w14:textId="77777777" w:rsidTr="004026D1">
        <w:trPr>
          <w:trHeight w:val="320"/>
        </w:trPr>
        <w:tc>
          <w:tcPr>
            <w:tcW w:w="2159" w:type="pct"/>
          </w:tcPr>
          <w:p w14:paraId="56F5276E" w14:textId="77777777" w:rsidR="00DA3419" w:rsidRPr="00D53AB2" w:rsidRDefault="00DA3419" w:rsidP="005F0C3A">
            <w:pPr>
              <w:pStyle w:val="Prrafodelista"/>
              <w:numPr>
                <w:ilvl w:val="0"/>
                <w:numId w:val="11"/>
              </w:numPr>
              <w:jc w:val="both"/>
              <w:rPr>
                <w:lang w:val="es-ES"/>
              </w:rPr>
            </w:pPr>
            <w:r>
              <w:rPr>
                <w:lang w:val="es-ES"/>
              </w:rPr>
              <w:t>Medición</w:t>
            </w:r>
            <w:r w:rsidR="004026D1">
              <w:rPr>
                <w:lang w:val="es-ES"/>
              </w:rPr>
              <w:t xml:space="preserve"> cuantitativa</w:t>
            </w:r>
          </w:p>
        </w:tc>
        <w:tc>
          <w:tcPr>
            <w:tcW w:w="277" w:type="pct"/>
          </w:tcPr>
          <w:p w14:paraId="15F67B7C" w14:textId="77777777" w:rsidR="00DA3419" w:rsidRDefault="00DA3419" w:rsidP="005F0C3A">
            <w:pPr>
              <w:jc w:val="both"/>
              <w:rPr>
                <w:lang w:val="es-ES"/>
              </w:rPr>
            </w:pPr>
          </w:p>
        </w:tc>
        <w:tc>
          <w:tcPr>
            <w:tcW w:w="277" w:type="pct"/>
          </w:tcPr>
          <w:p w14:paraId="2BEBF354" w14:textId="77777777" w:rsidR="00DA3419" w:rsidRDefault="00DA3419" w:rsidP="005F0C3A">
            <w:pPr>
              <w:jc w:val="both"/>
              <w:rPr>
                <w:lang w:val="es-ES"/>
              </w:rPr>
            </w:pPr>
          </w:p>
        </w:tc>
        <w:tc>
          <w:tcPr>
            <w:tcW w:w="277" w:type="pct"/>
          </w:tcPr>
          <w:p w14:paraId="15E2A899" w14:textId="77777777" w:rsidR="00DA3419" w:rsidRDefault="00DA3419" w:rsidP="005F0C3A">
            <w:pPr>
              <w:jc w:val="both"/>
              <w:rPr>
                <w:lang w:val="es-ES"/>
              </w:rPr>
            </w:pPr>
          </w:p>
        </w:tc>
        <w:tc>
          <w:tcPr>
            <w:tcW w:w="277" w:type="pct"/>
          </w:tcPr>
          <w:p w14:paraId="336AA935" w14:textId="77777777" w:rsidR="00DA3419" w:rsidRDefault="00DA3419" w:rsidP="005F0C3A">
            <w:pPr>
              <w:jc w:val="both"/>
              <w:rPr>
                <w:lang w:val="es-ES"/>
              </w:rPr>
            </w:pPr>
          </w:p>
        </w:tc>
        <w:tc>
          <w:tcPr>
            <w:tcW w:w="277" w:type="pct"/>
          </w:tcPr>
          <w:p w14:paraId="1DEA35DD" w14:textId="77777777" w:rsidR="00DA3419" w:rsidRDefault="00DA3419" w:rsidP="005F0C3A">
            <w:pPr>
              <w:jc w:val="both"/>
              <w:rPr>
                <w:lang w:val="es-ES"/>
              </w:rPr>
            </w:pPr>
          </w:p>
        </w:tc>
        <w:tc>
          <w:tcPr>
            <w:tcW w:w="277" w:type="pct"/>
          </w:tcPr>
          <w:p w14:paraId="3D21306F" w14:textId="77777777" w:rsidR="00DA3419" w:rsidRDefault="00DA3419" w:rsidP="005F0C3A">
            <w:pPr>
              <w:jc w:val="both"/>
              <w:rPr>
                <w:lang w:val="es-ES"/>
              </w:rPr>
            </w:pPr>
          </w:p>
        </w:tc>
        <w:tc>
          <w:tcPr>
            <w:tcW w:w="277" w:type="pct"/>
          </w:tcPr>
          <w:p w14:paraId="3D4BE14D" w14:textId="77777777" w:rsidR="00DA3419" w:rsidRDefault="00DA3419" w:rsidP="005F0C3A">
            <w:pPr>
              <w:jc w:val="both"/>
              <w:rPr>
                <w:lang w:val="es-ES"/>
              </w:rPr>
            </w:pPr>
          </w:p>
        </w:tc>
        <w:tc>
          <w:tcPr>
            <w:tcW w:w="277" w:type="pct"/>
          </w:tcPr>
          <w:p w14:paraId="230F0BAF" w14:textId="77777777" w:rsidR="00DA3419" w:rsidRDefault="00DA3419" w:rsidP="005F0C3A">
            <w:pPr>
              <w:jc w:val="both"/>
              <w:rPr>
                <w:lang w:val="es-ES"/>
              </w:rPr>
            </w:pPr>
          </w:p>
        </w:tc>
        <w:tc>
          <w:tcPr>
            <w:tcW w:w="277" w:type="pct"/>
          </w:tcPr>
          <w:p w14:paraId="134001B5" w14:textId="77777777" w:rsidR="00DA3419" w:rsidRDefault="004026D1" w:rsidP="005F0C3A">
            <w:pPr>
              <w:jc w:val="both"/>
              <w:rPr>
                <w:lang w:val="es-ES"/>
              </w:rPr>
            </w:pPr>
            <w:r>
              <w:rPr>
                <w:lang w:val="es-ES"/>
              </w:rPr>
              <w:t>X</w:t>
            </w:r>
          </w:p>
        </w:tc>
        <w:tc>
          <w:tcPr>
            <w:tcW w:w="348" w:type="pct"/>
          </w:tcPr>
          <w:p w14:paraId="198E3B06" w14:textId="77777777" w:rsidR="00DA3419" w:rsidRDefault="00DA3419" w:rsidP="005F0C3A">
            <w:pPr>
              <w:jc w:val="both"/>
              <w:rPr>
                <w:lang w:val="es-ES"/>
              </w:rPr>
            </w:pPr>
          </w:p>
        </w:tc>
      </w:tr>
      <w:tr w:rsidR="00DA3419" w14:paraId="1873A6ED" w14:textId="77777777" w:rsidTr="004026D1">
        <w:tc>
          <w:tcPr>
            <w:tcW w:w="2159" w:type="pct"/>
          </w:tcPr>
          <w:p w14:paraId="0AB48A75" w14:textId="77777777" w:rsidR="00DA3419" w:rsidRPr="00DA3419" w:rsidRDefault="00DA3419" w:rsidP="005F0C3A">
            <w:pPr>
              <w:pStyle w:val="Prrafodelista"/>
              <w:numPr>
                <w:ilvl w:val="0"/>
                <w:numId w:val="11"/>
              </w:numPr>
              <w:jc w:val="both"/>
              <w:rPr>
                <w:lang w:val="es-ES"/>
              </w:rPr>
            </w:pPr>
            <w:r>
              <w:rPr>
                <w:lang w:val="es-ES"/>
              </w:rPr>
              <w:t>Publicación</w:t>
            </w:r>
          </w:p>
        </w:tc>
        <w:tc>
          <w:tcPr>
            <w:tcW w:w="277" w:type="pct"/>
          </w:tcPr>
          <w:p w14:paraId="4B3061F4" w14:textId="77777777" w:rsidR="00DA3419" w:rsidRDefault="00DA3419" w:rsidP="005F0C3A">
            <w:pPr>
              <w:jc w:val="both"/>
              <w:rPr>
                <w:lang w:val="es-ES"/>
              </w:rPr>
            </w:pPr>
          </w:p>
        </w:tc>
        <w:tc>
          <w:tcPr>
            <w:tcW w:w="277" w:type="pct"/>
          </w:tcPr>
          <w:p w14:paraId="1A2A9C81" w14:textId="77777777" w:rsidR="00DA3419" w:rsidRDefault="00DA3419" w:rsidP="005F0C3A">
            <w:pPr>
              <w:jc w:val="both"/>
              <w:rPr>
                <w:lang w:val="es-ES"/>
              </w:rPr>
            </w:pPr>
          </w:p>
        </w:tc>
        <w:tc>
          <w:tcPr>
            <w:tcW w:w="277" w:type="pct"/>
          </w:tcPr>
          <w:p w14:paraId="6FC2CE56" w14:textId="77777777" w:rsidR="00DA3419" w:rsidRDefault="00DA3419" w:rsidP="005F0C3A">
            <w:pPr>
              <w:jc w:val="both"/>
              <w:rPr>
                <w:lang w:val="es-ES"/>
              </w:rPr>
            </w:pPr>
          </w:p>
        </w:tc>
        <w:tc>
          <w:tcPr>
            <w:tcW w:w="277" w:type="pct"/>
          </w:tcPr>
          <w:p w14:paraId="1F72B267" w14:textId="77777777" w:rsidR="00DA3419" w:rsidRDefault="00DA3419" w:rsidP="005F0C3A">
            <w:pPr>
              <w:jc w:val="both"/>
              <w:rPr>
                <w:lang w:val="es-ES"/>
              </w:rPr>
            </w:pPr>
          </w:p>
        </w:tc>
        <w:tc>
          <w:tcPr>
            <w:tcW w:w="277" w:type="pct"/>
          </w:tcPr>
          <w:p w14:paraId="0E32E852" w14:textId="77777777" w:rsidR="00DA3419" w:rsidRDefault="00DA3419" w:rsidP="005F0C3A">
            <w:pPr>
              <w:jc w:val="both"/>
              <w:rPr>
                <w:lang w:val="es-ES"/>
              </w:rPr>
            </w:pPr>
          </w:p>
        </w:tc>
        <w:tc>
          <w:tcPr>
            <w:tcW w:w="277" w:type="pct"/>
          </w:tcPr>
          <w:p w14:paraId="52074F87" w14:textId="77777777" w:rsidR="00DA3419" w:rsidRDefault="00DA3419" w:rsidP="005F0C3A">
            <w:pPr>
              <w:jc w:val="both"/>
              <w:rPr>
                <w:lang w:val="es-ES"/>
              </w:rPr>
            </w:pPr>
          </w:p>
        </w:tc>
        <w:tc>
          <w:tcPr>
            <w:tcW w:w="277" w:type="pct"/>
          </w:tcPr>
          <w:p w14:paraId="7D82E1A7" w14:textId="77777777" w:rsidR="00DA3419" w:rsidRDefault="00DA3419" w:rsidP="005F0C3A">
            <w:pPr>
              <w:jc w:val="both"/>
              <w:rPr>
                <w:lang w:val="es-ES"/>
              </w:rPr>
            </w:pPr>
          </w:p>
        </w:tc>
        <w:tc>
          <w:tcPr>
            <w:tcW w:w="277" w:type="pct"/>
          </w:tcPr>
          <w:p w14:paraId="2117CE4A" w14:textId="77777777" w:rsidR="00DA3419" w:rsidRDefault="00DA3419" w:rsidP="005F0C3A">
            <w:pPr>
              <w:jc w:val="both"/>
              <w:rPr>
                <w:lang w:val="es-ES"/>
              </w:rPr>
            </w:pPr>
          </w:p>
        </w:tc>
        <w:tc>
          <w:tcPr>
            <w:tcW w:w="277" w:type="pct"/>
          </w:tcPr>
          <w:p w14:paraId="2951A1DC" w14:textId="77777777" w:rsidR="00DA3419" w:rsidRDefault="00DA3419" w:rsidP="005F0C3A">
            <w:pPr>
              <w:jc w:val="both"/>
              <w:rPr>
                <w:lang w:val="es-ES"/>
              </w:rPr>
            </w:pPr>
          </w:p>
        </w:tc>
        <w:tc>
          <w:tcPr>
            <w:tcW w:w="348" w:type="pct"/>
          </w:tcPr>
          <w:p w14:paraId="3BBB3882" w14:textId="77777777" w:rsidR="00DA3419" w:rsidRDefault="00DA3419" w:rsidP="005F0C3A">
            <w:pPr>
              <w:jc w:val="both"/>
              <w:rPr>
                <w:lang w:val="es-ES"/>
              </w:rPr>
            </w:pPr>
            <w:r>
              <w:rPr>
                <w:lang w:val="es-ES"/>
              </w:rPr>
              <w:t>X</w:t>
            </w:r>
          </w:p>
        </w:tc>
      </w:tr>
    </w:tbl>
    <w:p w14:paraId="27D78174" w14:textId="77777777" w:rsidR="00D53AB2" w:rsidRDefault="00D53AB2" w:rsidP="005F0C3A">
      <w:pPr>
        <w:jc w:val="both"/>
        <w:rPr>
          <w:lang w:val="es-ES"/>
        </w:rPr>
      </w:pPr>
    </w:p>
    <w:p w14:paraId="118E1131" w14:textId="77777777" w:rsidR="00302092" w:rsidRPr="00F50429" w:rsidRDefault="008921DC" w:rsidP="005F0C3A">
      <w:pPr>
        <w:pStyle w:val="Prrafodelista"/>
        <w:numPr>
          <w:ilvl w:val="0"/>
          <w:numId w:val="1"/>
        </w:numPr>
        <w:jc w:val="both"/>
        <w:rPr>
          <w:highlight w:val="green"/>
          <w:lang w:val="es-ES"/>
        </w:rPr>
      </w:pPr>
      <w:r w:rsidRPr="00F50429">
        <w:rPr>
          <w:highlight w:val="green"/>
          <w:lang w:val="es-ES"/>
        </w:rPr>
        <w:t>Presupuesto</w:t>
      </w:r>
    </w:p>
    <w:p w14:paraId="1236344F" w14:textId="77777777" w:rsidR="009B45F6" w:rsidRDefault="009B45F6" w:rsidP="005F0C3A">
      <w:pPr>
        <w:jc w:val="both"/>
        <w:rPr>
          <w:lang w:val="es-ES"/>
        </w:rPr>
      </w:pPr>
    </w:p>
    <w:p w14:paraId="44817452" w14:textId="77777777" w:rsidR="009B45F6" w:rsidRPr="009B45F6" w:rsidRDefault="009B45F6" w:rsidP="005F0C3A">
      <w:pPr>
        <w:jc w:val="both"/>
        <w:rPr>
          <w:lang w:val="es-ES"/>
        </w:rPr>
      </w:pPr>
      <w:r>
        <w:rPr>
          <w:lang w:val="es-ES"/>
        </w:rPr>
        <w:t xml:space="preserve">El presente proyecto se </w:t>
      </w:r>
      <w:r w:rsidR="00F66265">
        <w:rPr>
          <w:lang w:val="es-ES"/>
        </w:rPr>
        <w:t xml:space="preserve">encuentra financiado por </w:t>
      </w:r>
      <w:proofErr w:type="spellStart"/>
      <w:r w:rsidR="00F66265">
        <w:rPr>
          <w:lang w:val="es-ES"/>
        </w:rPr>
        <w:t>Cienci</w:t>
      </w:r>
      <w:r>
        <w:rPr>
          <w:lang w:val="es-ES"/>
        </w:rPr>
        <w:t>Activa</w:t>
      </w:r>
      <w:proofErr w:type="spellEnd"/>
      <w:r>
        <w:rPr>
          <w:lang w:val="es-ES"/>
        </w:rPr>
        <w:t xml:space="preserve"> de CONCYTEC</w:t>
      </w:r>
    </w:p>
    <w:p w14:paraId="35583B6A" w14:textId="77777777" w:rsidR="009B45F6" w:rsidRDefault="009B45F6" w:rsidP="005F0C3A">
      <w:pPr>
        <w:jc w:val="both"/>
        <w:rPr>
          <w:lang w:val="es-ES"/>
        </w:rPr>
      </w:pPr>
    </w:p>
    <w:tbl>
      <w:tblPr>
        <w:tblStyle w:val="Tablaconcuadrcula"/>
        <w:tblW w:w="8760" w:type="dxa"/>
        <w:tblLook w:val="04A0" w:firstRow="1" w:lastRow="0" w:firstColumn="1" w:lastColumn="0" w:noHBand="0" w:noVBand="1"/>
      </w:tblPr>
      <w:tblGrid>
        <w:gridCol w:w="4380"/>
        <w:gridCol w:w="4380"/>
      </w:tblGrid>
      <w:tr w:rsidR="009B45F6" w14:paraId="54F858B1" w14:textId="77777777" w:rsidTr="009B45F6">
        <w:trPr>
          <w:trHeight w:val="313"/>
        </w:trPr>
        <w:tc>
          <w:tcPr>
            <w:tcW w:w="4380" w:type="dxa"/>
          </w:tcPr>
          <w:p w14:paraId="14EC323E" w14:textId="77777777" w:rsidR="009B45F6" w:rsidRDefault="009B45F6" w:rsidP="005F0C3A">
            <w:pPr>
              <w:jc w:val="both"/>
              <w:rPr>
                <w:lang w:val="es-ES"/>
              </w:rPr>
            </w:pPr>
            <w:r>
              <w:rPr>
                <w:lang w:val="es-ES"/>
              </w:rPr>
              <w:t>Concepto</w:t>
            </w:r>
          </w:p>
        </w:tc>
        <w:tc>
          <w:tcPr>
            <w:tcW w:w="4380" w:type="dxa"/>
          </w:tcPr>
          <w:p w14:paraId="44503B1B" w14:textId="77777777" w:rsidR="009B45F6" w:rsidRDefault="009B45F6" w:rsidP="005F0C3A">
            <w:pPr>
              <w:jc w:val="both"/>
              <w:rPr>
                <w:lang w:val="es-ES"/>
              </w:rPr>
            </w:pPr>
            <w:r>
              <w:rPr>
                <w:lang w:val="es-ES"/>
              </w:rPr>
              <w:t>Monto</w:t>
            </w:r>
            <w:r w:rsidR="00980AFA">
              <w:rPr>
                <w:lang w:val="es-ES"/>
              </w:rPr>
              <w:t xml:space="preserve"> (S/.)</w:t>
            </w:r>
          </w:p>
        </w:tc>
      </w:tr>
      <w:tr w:rsidR="009B45F6" w14:paraId="40137DCB" w14:textId="77777777" w:rsidTr="009B45F6">
        <w:trPr>
          <w:trHeight w:val="313"/>
        </w:trPr>
        <w:tc>
          <w:tcPr>
            <w:tcW w:w="4380" w:type="dxa"/>
          </w:tcPr>
          <w:p w14:paraId="566F6EFE" w14:textId="77777777" w:rsidR="009B45F6" w:rsidRDefault="009B45F6" w:rsidP="005F0C3A">
            <w:pPr>
              <w:jc w:val="both"/>
              <w:rPr>
                <w:lang w:val="es-ES"/>
              </w:rPr>
            </w:pPr>
            <w:r>
              <w:rPr>
                <w:lang w:val="es-ES"/>
              </w:rPr>
              <w:t>Materiales de Oficina</w:t>
            </w:r>
          </w:p>
        </w:tc>
        <w:tc>
          <w:tcPr>
            <w:tcW w:w="4380" w:type="dxa"/>
          </w:tcPr>
          <w:p w14:paraId="0C01E74F" w14:textId="77777777" w:rsidR="009B45F6" w:rsidRDefault="001065CB" w:rsidP="005F0C3A">
            <w:pPr>
              <w:jc w:val="both"/>
              <w:rPr>
                <w:lang w:val="es-ES"/>
              </w:rPr>
            </w:pPr>
            <w:r>
              <w:rPr>
                <w:lang w:val="es-ES"/>
              </w:rPr>
              <w:t>200</w:t>
            </w:r>
          </w:p>
        </w:tc>
      </w:tr>
      <w:tr w:rsidR="00980AFA" w14:paraId="7578B4CB" w14:textId="77777777" w:rsidTr="009B45F6">
        <w:trPr>
          <w:trHeight w:val="313"/>
        </w:trPr>
        <w:tc>
          <w:tcPr>
            <w:tcW w:w="4380" w:type="dxa"/>
          </w:tcPr>
          <w:p w14:paraId="46CDA226" w14:textId="77777777" w:rsidR="00980AFA" w:rsidRDefault="0044782E" w:rsidP="005F0C3A">
            <w:pPr>
              <w:jc w:val="both"/>
              <w:rPr>
                <w:lang w:val="es-ES"/>
              </w:rPr>
            </w:pPr>
            <w:r>
              <w:rPr>
                <w:lang w:val="es-ES"/>
              </w:rPr>
              <w:t>Reuniones de Coordinación</w:t>
            </w:r>
          </w:p>
        </w:tc>
        <w:tc>
          <w:tcPr>
            <w:tcW w:w="4380" w:type="dxa"/>
          </w:tcPr>
          <w:p w14:paraId="59D257A2" w14:textId="77777777" w:rsidR="00980AFA" w:rsidRDefault="00D53AB2" w:rsidP="005F0C3A">
            <w:pPr>
              <w:jc w:val="both"/>
              <w:rPr>
                <w:lang w:val="es-ES"/>
              </w:rPr>
            </w:pPr>
            <w:r>
              <w:rPr>
                <w:lang w:val="es-ES"/>
              </w:rPr>
              <w:t>250</w:t>
            </w:r>
          </w:p>
        </w:tc>
      </w:tr>
      <w:tr w:rsidR="009B45F6" w14:paraId="43A71B25" w14:textId="77777777" w:rsidTr="009B45F6">
        <w:trPr>
          <w:trHeight w:val="298"/>
        </w:trPr>
        <w:tc>
          <w:tcPr>
            <w:tcW w:w="4380" w:type="dxa"/>
          </w:tcPr>
          <w:p w14:paraId="32BCD2DF" w14:textId="77777777" w:rsidR="009B45F6" w:rsidRDefault="009B45F6" w:rsidP="005F0C3A">
            <w:pPr>
              <w:jc w:val="both"/>
              <w:rPr>
                <w:lang w:val="es-ES"/>
              </w:rPr>
            </w:pPr>
            <w:r>
              <w:rPr>
                <w:lang w:val="es-ES"/>
              </w:rPr>
              <w:t>Programador</w:t>
            </w:r>
          </w:p>
        </w:tc>
        <w:tc>
          <w:tcPr>
            <w:tcW w:w="4380" w:type="dxa"/>
          </w:tcPr>
          <w:p w14:paraId="10F28A0F" w14:textId="77777777" w:rsidR="009B45F6" w:rsidRDefault="001065CB" w:rsidP="005F0C3A">
            <w:pPr>
              <w:jc w:val="both"/>
              <w:rPr>
                <w:lang w:val="es-ES"/>
              </w:rPr>
            </w:pPr>
            <w:r>
              <w:rPr>
                <w:lang w:val="es-ES"/>
              </w:rPr>
              <w:t>60</w:t>
            </w:r>
            <w:r w:rsidR="006C5063">
              <w:rPr>
                <w:lang w:val="es-ES"/>
              </w:rPr>
              <w:t>00</w:t>
            </w:r>
          </w:p>
        </w:tc>
      </w:tr>
      <w:tr w:rsidR="009B45F6" w14:paraId="1DDECD10" w14:textId="77777777" w:rsidTr="009B45F6">
        <w:trPr>
          <w:trHeight w:val="313"/>
        </w:trPr>
        <w:tc>
          <w:tcPr>
            <w:tcW w:w="4380" w:type="dxa"/>
          </w:tcPr>
          <w:p w14:paraId="7CC92F08" w14:textId="77777777" w:rsidR="009B45F6" w:rsidRDefault="009B45F6" w:rsidP="005F0C3A">
            <w:pPr>
              <w:jc w:val="both"/>
              <w:rPr>
                <w:lang w:val="es-ES"/>
              </w:rPr>
            </w:pPr>
            <w:r>
              <w:rPr>
                <w:lang w:val="es-ES"/>
              </w:rPr>
              <w:t>Servidor</w:t>
            </w:r>
          </w:p>
        </w:tc>
        <w:tc>
          <w:tcPr>
            <w:tcW w:w="4380" w:type="dxa"/>
          </w:tcPr>
          <w:p w14:paraId="4D1E48E1" w14:textId="77777777" w:rsidR="009B45F6" w:rsidRDefault="006C5063" w:rsidP="005F0C3A">
            <w:pPr>
              <w:jc w:val="both"/>
              <w:rPr>
                <w:lang w:val="es-ES"/>
              </w:rPr>
            </w:pPr>
            <w:r>
              <w:rPr>
                <w:lang w:val="es-ES"/>
              </w:rPr>
              <w:t>750</w:t>
            </w:r>
          </w:p>
        </w:tc>
      </w:tr>
      <w:tr w:rsidR="009B45F6" w14:paraId="2AFFF036" w14:textId="77777777" w:rsidTr="009B45F6">
        <w:trPr>
          <w:trHeight w:val="313"/>
        </w:trPr>
        <w:tc>
          <w:tcPr>
            <w:tcW w:w="4380" w:type="dxa"/>
          </w:tcPr>
          <w:p w14:paraId="076D92D1" w14:textId="77777777" w:rsidR="009B45F6" w:rsidRDefault="009B45F6" w:rsidP="005F0C3A">
            <w:pPr>
              <w:jc w:val="both"/>
              <w:rPr>
                <w:lang w:val="es-ES"/>
              </w:rPr>
            </w:pPr>
            <w:r>
              <w:rPr>
                <w:lang w:val="es-ES"/>
              </w:rPr>
              <w:t>Dominio web</w:t>
            </w:r>
          </w:p>
        </w:tc>
        <w:tc>
          <w:tcPr>
            <w:tcW w:w="4380" w:type="dxa"/>
          </w:tcPr>
          <w:p w14:paraId="11A611A7" w14:textId="77777777" w:rsidR="009B45F6" w:rsidRDefault="006C5063" w:rsidP="005F0C3A">
            <w:pPr>
              <w:jc w:val="both"/>
              <w:rPr>
                <w:lang w:val="es-ES"/>
              </w:rPr>
            </w:pPr>
            <w:r>
              <w:rPr>
                <w:lang w:val="es-ES"/>
              </w:rPr>
              <w:t>200</w:t>
            </w:r>
          </w:p>
        </w:tc>
      </w:tr>
      <w:tr w:rsidR="009B45F6" w14:paraId="68528FDB" w14:textId="77777777" w:rsidTr="009B45F6">
        <w:trPr>
          <w:trHeight w:val="328"/>
        </w:trPr>
        <w:tc>
          <w:tcPr>
            <w:tcW w:w="4380" w:type="dxa"/>
          </w:tcPr>
          <w:p w14:paraId="37AF1877" w14:textId="77777777" w:rsidR="009B45F6" w:rsidRDefault="009B45F6" w:rsidP="005F0C3A">
            <w:pPr>
              <w:jc w:val="both"/>
              <w:rPr>
                <w:lang w:val="es-ES"/>
              </w:rPr>
            </w:pPr>
            <w:r>
              <w:rPr>
                <w:lang w:val="es-ES"/>
              </w:rPr>
              <w:t>Publicación</w:t>
            </w:r>
          </w:p>
        </w:tc>
        <w:tc>
          <w:tcPr>
            <w:tcW w:w="4380" w:type="dxa"/>
          </w:tcPr>
          <w:p w14:paraId="534A66B2" w14:textId="77777777" w:rsidR="009B45F6" w:rsidRDefault="00D90913" w:rsidP="005F0C3A">
            <w:pPr>
              <w:jc w:val="both"/>
              <w:rPr>
                <w:lang w:val="es-ES"/>
              </w:rPr>
            </w:pPr>
            <w:r>
              <w:rPr>
                <w:lang w:val="es-ES"/>
              </w:rPr>
              <w:t>1500</w:t>
            </w:r>
          </w:p>
        </w:tc>
      </w:tr>
      <w:tr w:rsidR="009B45F6" w14:paraId="09A67D8D" w14:textId="77777777" w:rsidTr="009B45F6">
        <w:trPr>
          <w:trHeight w:val="328"/>
        </w:trPr>
        <w:tc>
          <w:tcPr>
            <w:tcW w:w="4380" w:type="dxa"/>
          </w:tcPr>
          <w:p w14:paraId="4265B28E" w14:textId="77777777" w:rsidR="009B45F6" w:rsidRDefault="00E92CC3" w:rsidP="005F0C3A">
            <w:pPr>
              <w:jc w:val="both"/>
              <w:rPr>
                <w:lang w:val="es-ES"/>
              </w:rPr>
            </w:pPr>
            <w:r>
              <w:rPr>
                <w:lang w:val="es-ES"/>
              </w:rPr>
              <w:t>Pasajes y Telecomunicaciones</w:t>
            </w:r>
          </w:p>
        </w:tc>
        <w:tc>
          <w:tcPr>
            <w:tcW w:w="4380" w:type="dxa"/>
          </w:tcPr>
          <w:p w14:paraId="527FBDF0" w14:textId="77777777" w:rsidR="009B45F6" w:rsidRDefault="006C5063" w:rsidP="005F0C3A">
            <w:pPr>
              <w:jc w:val="both"/>
              <w:rPr>
                <w:lang w:val="es-ES"/>
              </w:rPr>
            </w:pPr>
            <w:r>
              <w:rPr>
                <w:lang w:val="es-ES"/>
              </w:rPr>
              <w:t>400</w:t>
            </w:r>
          </w:p>
        </w:tc>
      </w:tr>
      <w:tr w:rsidR="00E92CC3" w14:paraId="188ACF45" w14:textId="77777777" w:rsidTr="009B45F6">
        <w:trPr>
          <w:trHeight w:val="328"/>
        </w:trPr>
        <w:tc>
          <w:tcPr>
            <w:tcW w:w="4380" w:type="dxa"/>
          </w:tcPr>
          <w:p w14:paraId="532B4A23" w14:textId="77777777" w:rsidR="00E92CC3" w:rsidRDefault="00E92CC3" w:rsidP="005F0C3A">
            <w:pPr>
              <w:jc w:val="both"/>
              <w:rPr>
                <w:lang w:val="es-ES"/>
              </w:rPr>
            </w:pPr>
            <w:r>
              <w:rPr>
                <w:lang w:val="es-ES"/>
              </w:rPr>
              <w:t>Programa para encuestas</w:t>
            </w:r>
            <w:r w:rsidR="00980AFA">
              <w:rPr>
                <w:lang w:val="es-ES"/>
              </w:rPr>
              <w:t xml:space="preserve"> online</w:t>
            </w:r>
          </w:p>
        </w:tc>
        <w:tc>
          <w:tcPr>
            <w:tcW w:w="4380" w:type="dxa"/>
          </w:tcPr>
          <w:p w14:paraId="3EC7F83B" w14:textId="77777777" w:rsidR="00E92CC3" w:rsidRDefault="00980AFA" w:rsidP="005F0C3A">
            <w:pPr>
              <w:jc w:val="both"/>
              <w:rPr>
                <w:lang w:val="es-ES"/>
              </w:rPr>
            </w:pPr>
            <w:r>
              <w:rPr>
                <w:lang w:val="es-ES"/>
              </w:rPr>
              <w:t>1200</w:t>
            </w:r>
          </w:p>
        </w:tc>
      </w:tr>
      <w:tr w:rsidR="00701034" w14:paraId="72ACEA30" w14:textId="77777777" w:rsidTr="009B45F6">
        <w:trPr>
          <w:trHeight w:val="328"/>
        </w:trPr>
        <w:tc>
          <w:tcPr>
            <w:tcW w:w="4380" w:type="dxa"/>
          </w:tcPr>
          <w:p w14:paraId="203E49C2" w14:textId="77777777" w:rsidR="00701034" w:rsidRDefault="00701034" w:rsidP="005F0C3A">
            <w:pPr>
              <w:jc w:val="both"/>
              <w:rPr>
                <w:lang w:val="es-ES"/>
              </w:rPr>
            </w:pPr>
            <w:r>
              <w:rPr>
                <w:lang w:val="es-ES"/>
              </w:rPr>
              <w:t>Diseñador</w:t>
            </w:r>
          </w:p>
        </w:tc>
        <w:tc>
          <w:tcPr>
            <w:tcW w:w="4380" w:type="dxa"/>
          </w:tcPr>
          <w:p w14:paraId="10A05A17" w14:textId="77777777" w:rsidR="00701034" w:rsidRDefault="00701034" w:rsidP="005F0C3A">
            <w:pPr>
              <w:jc w:val="both"/>
              <w:rPr>
                <w:lang w:val="es-ES"/>
              </w:rPr>
            </w:pPr>
            <w:r>
              <w:rPr>
                <w:lang w:val="es-ES"/>
              </w:rPr>
              <w:t>1000</w:t>
            </w:r>
          </w:p>
        </w:tc>
      </w:tr>
      <w:tr w:rsidR="00D53AB2" w14:paraId="24C67C63" w14:textId="77777777" w:rsidTr="00855A34">
        <w:trPr>
          <w:trHeight w:val="320"/>
        </w:trPr>
        <w:tc>
          <w:tcPr>
            <w:tcW w:w="4380" w:type="dxa"/>
          </w:tcPr>
          <w:p w14:paraId="6EA1185D" w14:textId="77777777" w:rsidR="00D53AB2" w:rsidRDefault="00D53AB2" w:rsidP="005F0C3A">
            <w:pPr>
              <w:jc w:val="both"/>
              <w:rPr>
                <w:lang w:val="es-ES"/>
              </w:rPr>
            </w:pPr>
            <w:r>
              <w:rPr>
                <w:lang w:val="es-ES"/>
              </w:rPr>
              <w:t>Total</w:t>
            </w:r>
          </w:p>
        </w:tc>
        <w:tc>
          <w:tcPr>
            <w:tcW w:w="4380" w:type="dxa"/>
          </w:tcPr>
          <w:p w14:paraId="35309B67" w14:textId="77777777" w:rsidR="00D53AB2" w:rsidRDefault="00701034" w:rsidP="005F0C3A">
            <w:pPr>
              <w:jc w:val="both"/>
              <w:rPr>
                <w:lang w:val="es-ES"/>
              </w:rPr>
            </w:pPr>
            <w:r>
              <w:rPr>
                <w:lang w:val="es-ES"/>
              </w:rPr>
              <w:t>11</w:t>
            </w:r>
            <w:r w:rsidR="001065CB">
              <w:rPr>
                <w:lang w:val="es-ES"/>
              </w:rPr>
              <w:t>5</w:t>
            </w:r>
            <w:r w:rsidR="00855A34">
              <w:rPr>
                <w:lang w:val="es-ES"/>
              </w:rPr>
              <w:t>00</w:t>
            </w:r>
          </w:p>
        </w:tc>
      </w:tr>
    </w:tbl>
    <w:p w14:paraId="6D9E9DC1" w14:textId="77777777" w:rsidR="009B45F6" w:rsidRPr="009B45F6" w:rsidRDefault="009B45F6" w:rsidP="005F0C3A">
      <w:pPr>
        <w:jc w:val="both"/>
        <w:rPr>
          <w:lang w:val="es-ES"/>
        </w:rPr>
      </w:pPr>
    </w:p>
    <w:p w14:paraId="7916F35D" w14:textId="77777777" w:rsidR="008921DC" w:rsidRDefault="008921DC" w:rsidP="005F0C3A">
      <w:pPr>
        <w:pStyle w:val="Prrafodelista"/>
        <w:numPr>
          <w:ilvl w:val="0"/>
          <w:numId w:val="1"/>
        </w:numPr>
        <w:jc w:val="both"/>
        <w:rPr>
          <w:lang w:val="es-ES"/>
        </w:rPr>
      </w:pPr>
      <w:r>
        <w:rPr>
          <w:lang w:val="es-ES"/>
        </w:rPr>
        <w:t xml:space="preserve">Consideraciones </w:t>
      </w:r>
      <w:r w:rsidR="00D53AB2">
        <w:rPr>
          <w:lang w:val="es-ES"/>
        </w:rPr>
        <w:t>Éticas</w:t>
      </w:r>
    </w:p>
    <w:p w14:paraId="0083398A" w14:textId="77777777" w:rsidR="00D53AB2" w:rsidRDefault="00D53AB2" w:rsidP="005F0C3A">
      <w:pPr>
        <w:jc w:val="both"/>
        <w:rPr>
          <w:lang w:val="es-ES"/>
        </w:rPr>
      </w:pPr>
    </w:p>
    <w:p w14:paraId="45431543" w14:textId="77777777" w:rsidR="00D53AB2" w:rsidRDefault="00D53AB2" w:rsidP="005F0C3A">
      <w:pPr>
        <w:jc w:val="both"/>
        <w:rPr>
          <w:lang w:val="es-ES"/>
        </w:rPr>
      </w:pPr>
      <w:r>
        <w:rPr>
          <w:lang w:val="es-ES"/>
        </w:rPr>
        <w:t>En este proyecto, no se utilizará sujetos de experimentación humanos ni animales.</w:t>
      </w:r>
      <w:r w:rsidR="00B10D53">
        <w:rPr>
          <w:lang w:val="es-ES"/>
        </w:rPr>
        <w:t xml:space="preserve"> La información recolectada por medio de l</w:t>
      </w:r>
      <w:r w:rsidR="006958D4">
        <w:rPr>
          <w:lang w:val="es-ES"/>
        </w:rPr>
        <w:t>a encuesta no será</w:t>
      </w:r>
      <w:r w:rsidR="00B10D53">
        <w:rPr>
          <w:lang w:val="es-ES"/>
        </w:rPr>
        <w:t xml:space="preserve"> de datos sensibles ni que puedan comprometer la privacidad de los pacientes, solo se recopilará datos de percepción de uso del sistema web planteado.</w:t>
      </w:r>
    </w:p>
    <w:p w14:paraId="399372AC" w14:textId="77777777" w:rsidR="00B10D53" w:rsidRDefault="00B10D53" w:rsidP="005F0C3A">
      <w:pPr>
        <w:jc w:val="both"/>
        <w:rPr>
          <w:lang w:val="es-ES"/>
        </w:rPr>
      </w:pPr>
    </w:p>
    <w:p w14:paraId="68A312CA" w14:textId="77777777" w:rsidR="00B10D53" w:rsidRDefault="00B10D53" w:rsidP="005F0C3A">
      <w:pPr>
        <w:jc w:val="both"/>
        <w:rPr>
          <w:lang w:val="es-ES"/>
        </w:rPr>
      </w:pPr>
      <w:r>
        <w:rPr>
          <w:lang w:val="es-ES"/>
        </w:rPr>
        <w:t>No se anticipan riesgos ni potenciales daños como resultado de la participación en este estudio.</w:t>
      </w:r>
    </w:p>
    <w:p w14:paraId="5314B536" w14:textId="77777777" w:rsidR="00DB43C8" w:rsidRDefault="00DB43C8" w:rsidP="005F0C3A">
      <w:pPr>
        <w:jc w:val="both"/>
        <w:rPr>
          <w:lang w:val="es-ES"/>
        </w:rPr>
      </w:pPr>
    </w:p>
    <w:p w14:paraId="5C78ACAF" w14:textId="77777777" w:rsidR="00DB43C8" w:rsidRDefault="00DB43C8" w:rsidP="005F0C3A">
      <w:pPr>
        <w:jc w:val="both"/>
        <w:rPr>
          <w:lang w:val="es-ES"/>
        </w:rPr>
      </w:pPr>
    </w:p>
    <w:p w14:paraId="1C85AE23" w14:textId="77777777" w:rsidR="00DB43C8" w:rsidRDefault="00DB43C8" w:rsidP="005F0C3A">
      <w:pPr>
        <w:jc w:val="both"/>
        <w:rPr>
          <w:lang w:val="es-ES"/>
        </w:rPr>
      </w:pPr>
    </w:p>
    <w:p w14:paraId="4F763228" w14:textId="77777777" w:rsidR="00DB43C8" w:rsidRDefault="00DB43C8" w:rsidP="005F0C3A">
      <w:pPr>
        <w:jc w:val="both"/>
        <w:rPr>
          <w:lang w:val="es-ES"/>
        </w:rPr>
      </w:pPr>
    </w:p>
    <w:p w14:paraId="046F0047" w14:textId="77777777" w:rsidR="00DB43C8" w:rsidRPr="00D53AB2" w:rsidRDefault="00DB43C8" w:rsidP="005F0C3A">
      <w:pPr>
        <w:jc w:val="both"/>
        <w:rPr>
          <w:lang w:val="es-ES"/>
        </w:rPr>
      </w:pPr>
    </w:p>
    <w:p w14:paraId="316A4BCE" w14:textId="77777777" w:rsidR="00302092" w:rsidRDefault="00302092" w:rsidP="005F0C3A">
      <w:pPr>
        <w:jc w:val="both"/>
        <w:rPr>
          <w:lang w:val="es-ES"/>
        </w:rPr>
      </w:pPr>
    </w:p>
    <w:p w14:paraId="55EAF786" w14:textId="77777777" w:rsidR="00302092" w:rsidRPr="009B40AE" w:rsidRDefault="00302092" w:rsidP="005F0C3A">
      <w:pPr>
        <w:jc w:val="both"/>
        <w:rPr>
          <w:lang w:val="en-US"/>
          <w:rPrChange w:id="172" w:author="Cesar Carcamo" w:date="2017-05-10T09:13:00Z">
            <w:rPr>
              <w:lang w:val="es-ES"/>
            </w:rPr>
          </w:rPrChange>
        </w:rPr>
      </w:pPr>
      <w:proofErr w:type="spellStart"/>
      <w:r w:rsidRPr="009B40AE">
        <w:rPr>
          <w:lang w:val="en-US"/>
          <w:rPrChange w:id="173" w:author="Cesar Carcamo" w:date="2017-05-10T09:13:00Z">
            <w:rPr>
              <w:lang w:val="es-ES"/>
            </w:rPr>
          </w:rPrChange>
        </w:rPr>
        <w:lastRenderedPageBreak/>
        <w:t>Referencias</w:t>
      </w:r>
      <w:proofErr w:type="spellEnd"/>
    </w:p>
    <w:p w14:paraId="3226B9C8" w14:textId="77777777" w:rsidR="003D2BC8" w:rsidRPr="009B40AE" w:rsidRDefault="003D2BC8" w:rsidP="005F0C3A">
      <w:pPr>
        <w:jc w:val="both"/>
        <w:rPr>
          <w:lang w:val="en-US"/>
          <w:rPrChange w:id="174" w:author="Cesar Carcamo" w:date="2017-05-10T09:13:00Z">
            <w:rPr>
              <w:lang w:val="es-ES"/>
            </w:rPr>
          </w:rPrChange>
        </w:rPr>
      </w:pPr>
    </w:p>
    <w:p w14:paraId="12B1E8ED" w14:textId="77777777" w:rsidR="008776E8" w:rsidRPr="009B40AE" w:rsidRDefault="00B43145" w:rsidP="005F0C3A">
      <w:pPr>
        <w:widowControl w:val="0"/>
        <w:autoSpaceDE w:val="0"/>
        <w:autoSpaceDN w:val="0"/>
        <w:adjustRightInd w:val="0"/>
        <w:ind w:left="640" w:hanging="640"/>
        <w:jc w:val="both"/>
        <w:rPr>
          <w:rFonts w:ascii="Calibri" w:eastAsia="Times New Roman" w:hAnsi="Calibri" w:cs="Times New Roman"/>
          <w:noProof/>
          <w:lang w:val="en-US"/>
          <w:rPrChange w:id="175" w:author="Cesar Carcamo" w:date="2017-05-10T09:13:00Z">
            <w:rPr>
              <w:rFonts w:ascii="Calibri" w:eastAsia="Times New Roman" w:hAnsi="Calibri" w:cs="Times New Roman"/>
              <w:noProof/>
            </w:rPr>
          </w:rPrChange>
        </w:rPr>
      </w:pPr>
      <w:r>
        <w:rPr>
          <w:lang w:val="es-ES"/>
        </w:rPr>
        <w:fldChar w:fldCharType="begin" w:fldLock="1"/>
      </w:r>
      <w:r w:rsidR="003D2BC8" w:rsidRPr="009B40AE">
        <w:rPr>
          <w:lang w:val="en-US"/>
          <w:rPrChange w:id="176" w:author="Cesar Carcamo" w:date="2017-05-10T09:13:00Z">
            <w:rPr>
              <w:lang w:val="es-ES"/>
            </w:rPr>
          </w:rPrChange>
        </w:rPr>
        <w:instrText xml:space="preserve">ADDIN Mendeley Bibliography CSL_BIBLIOGRAPHY </w:instrText>
      </w:r>
      <w:r>
        <w:rPr>
          <w:lang w:val="es-ES"/>
        </w:rPr>
        <w:fldChar w:fldCharType="separate"/>
      </w:r>
      <w:r w:rsidR="008776E8" w:rsidRPr="009B40AE">
        <w:rPr>
          <w:rFonts w:ascii="Calibri" w:eastAsia="Times New Roman" w:hAnsi="Calibri" w:cs="Times New Roman"/>
          <w:noProof/>
          <w:lang w:val="en-US"/>
          <w:rPrChange w:id="177" w:author="Cesar Carcamo" w:date="2017-05-10T09:13:00Z">
            <w:rPr>
              <w:rFonts w:ascii="Calibri" w:eastAsia="Times New Roman" w:hAnsi="Calibri" w:cs="Times New Roman"/>
              <w:noProof/>
            </w:rPr>
          </w:rPrChange>
        </w:rPr>
        <w:t xml:space="preserve">1. </w:t>
      </w:r>
      <w:r w:rsidR="008776E8" w:rsidRPr="009B40AE">
        <w:rPr>
          <w:rFonts w:ascii="Calibri" w:eastAsia="Times New Roman" w:hAnsi="Calibri" w:cs="Times New Roman"/>
          <w:noProof/>
          <w:lang w:val="en-US"/>
          <w:rPrChange w:id="178" w:author="Cesar Carcamo" w:date="2017-05-10T09:13:00Z">
            <w:rPr>
              <w:rFonts w:ascii="Calibri" w:eastAsia="Times New Roman" w:hAnsi="Calibri" w:cs="Times New Roman"/>
              <w:noProof/>
            </w:rPr>
          </w:rPrChange>
        </w:rPr>
        <w:tab/>
        <w:t>Al-Abri R, Al-Balushi A. Patient satisfaction survey as a tool towards quality improvement. Oman Med J [Internet]. 2014 Jan [cited 2016 Aug 7];29(1):3–7. Available from: http://www.ncbi.nlm.nih.gov/pubmed/24501659</w:t>
      </w:r>
    </w:p>
    <w:p w14:paraId="4E419993" w14:textId="77777777" w:rsidR="008776E8" w:rsidRPr="009B40AE" w:rsidRDefault="008776E8" w:rsidP="005F0C3A">
      <w:pPr>
        <w:widowControl w:val="0"/>
        <w:autoSpaceDE w:val="0"/>
        <w:autoSpaceDN w:val="0"/>
        <w:adjustRightInd w:val="0"/>
        <w:ind w:left="640" w:hanging="640"/>
        <w:jc w:val="both"/>
        <w:rPr>
          <w:rFonts w:ascii="Calibri" w:eastAsia="Times New Roman" w:hAnsi="Calibri" w:cs="Times New Roman"/>
          <w:noProof/>
          <w:lang w:val="en-US"/>
          <w:rPrChange w:id="179" w:author="Cesar Carcamo" w:date="2017-05-10T09:13:00Z">
            <w:rPr>
              <w:rFonts w:ascii="Calibri" w:eastAsia="Times New Roman" w:hAnsi="Calibri" w:cs="Times New Roman"/>
              <w:noProof/>
            </w:rPr>
          </w:rPrChange>
        </w:rPr>
      </w:pPr>
      <w:r w:rsidRPr="009B40AE">
        <w:rPr>
          <w:rFonts w:ascii="Calibri" w:eastAsia="Times New Roman" w:hAnsi="Calibri" w:cs="Times New Roman"/>
          <w:noProof/>
          <w:lang w:val="en-US"/>
          <w:rPrChange w:id="180" w:author="Cesar Carcamo" w:date="2017-05-10T09:13:00Z">
            <w:rPr>
              <w:rFonts w:ascii="Calibri" w:eastAsia="Times New Roman" w:hAnsi="Calibri" w:cs="Times New Roman"/>
              <w:noProof/>
            </w:rPr>
          </w:rPrChange>
        </w:rPr>
        <w:t xml:space="preserve">2. </w:t>
      </w:r>
      <w:r w:rsidRPr="009B40AE">
        <w:rPr>
          <w:rFonts w:ascii="Calibri" w:eastAsia="Times New Roman" w:hAnsi="Calibri" w:cs="Times New Roman"/>
          <w:noProof/>
          <w:lang w:val="en-US"/>
          <w:rPrChange w:id="181" w:author="Cesar Carcamo" w:date="2017-05-10T09:13:00Z">
            <w:rPr>
              <w:rFonts w:ascii="Calibri" w:eastAsia="Times New Roman" w:hAnsi="Calibri" w:cs="Times New Roman"/>
              <w:noProof/>
            </w:rPr>
          </w:rPrChange>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45AD6F33" w14:textId="77777777" w:rsidR="008776E8" w:rsidRPr="009B40AE" w:rsidRDefault="008776E8" w:rsidP="005F0C3A">
      <w:pPr>
        <w:widowControl w:val="0"/>
        <w:autoSpaceDE w:val="0"/>
        <w:autoSpaceDN w:val="0"/>
        <w:adjustRightInd w:val="0"/>
        <w:ind w:left="640" w:hanging="640"/>
        <w:jc w:val="both"/>
        <w:rPr>
          <w:rFonts w:ascii="Calibri" w:eastAsia="Times New Roman" w:hAnsi="Calibri" w:cs="Times New Roman"/>
          <w:noProof/>
          <w:lang w:val="en-US"/>
          <w:rPrChange w:id="182" w:author="Cesar Carcamo" w:date="2017-05-10T09:13:00Z">
            <w:rPr>
              <w:rFonts w:ascii="Calibri" w:eastAsia="Times New Roman" w:hAnsi="Calibri" w:cs="Times New Roman"/>
              <w:noProof/>
            </w:rPr>
          </w:rPrChange>
        </w:rPr>
      </w:pPr>
      <w:r w:rsidRPr="009B40AE">
        <w:rPr>
          <w:rFonts w:ascii="Calibri" w:eastAsia="Times New Roman" w:hAnsi="Calibri" w:cs="Times New Roman"/>
          <w:noProof/>
          <w:lang w:val="en-US"/>
          <w:rPrChange w:id="183" w:author="Cesar Carcamo" w:date="2017-05-10T09:13:00Z">
            <w:rPr>
              <w:rFonts w:ascii="Calibri" w:eastAsia="Times New Roman" w:hAnsi="Calibri" w:cs="Times New Roman"/>
              <w:noProof/>
            </w:rPr>
          </w:rPrChange>
        </w:rPr>
        <w:t xml:space="preserve">3. </w:t>
      </w:r>
      <w:r w:rsidRPr="009B40AE">
        <w:rPr>
          <w:rFonts w:ascii="Calibri" w:eastAsia="Times New Roman" w:hAnsi="Calibri" w:cs="Times New Roman"/>
          <w:noProof/>
          <w:lang w:val="en-US"/>
          <w:rPrChange w:id="184" w:author="Cesar Carcamo" w:date="2017-05-10T09:13:00Z">
            <w:rPr>
              <w:rFonts w:ascii="Calibri" w:eastAsia="Times New Roman" w:hAnsi="Calibri" w:cs="Times New Roman"/>
              <w:noProof/>
            </w:rPr>
          </w:rPrChange>
        </w:rPr>
        <w:tab/>
        <w:t xml:space="preserve">Bjertnaes O a., Sjetne IS, Iversen HH. Overall patient satisfaction with hospitals: effects of patient-reported experiences and fulfilment of expectations. BMJ Qual Saf. 2012;21(1):39–46. </w:t>
      </w:r>
    </w:p>
    <w:p w14:paraId="298FC65B" w14:textId="77777777" w:rsidR="008776E8" w:rsidRPr="009B40AE" w:rsidRDefault="008776E8" w:rsidP="005F0C3A">
      <w:pPr>
        <w:widowControl w:val="0"/>
        <w:autoSpaceDE w:val="0"/>
        <w:autoSpaceDN w:val="0"/>
        <w:adjustRightInd w:val="0"/>
        <w:ind w:left="640" w:hanging="640"/>
        <w:jc w:val="both"/>
        <w:rPr>
          <w:rFonts w:ascii="Calibri" w:eastAsia="Times New Roman" w:hAnsi="Calibri" w:cs="Times New Roman"/>
          <w:noProof/>
          <w:lang w:val="en-US"/>
          <w:rPrChange w:id="185" w:author="Cesar Carcamo" w:date="2017-05-10T09:13:00Z">
            <w:rPr>
              <w:rFonts w:ascii="Calibri" w:eastAsia="Times New Roman" w:hAnsi="Calibri" w:cs="Times New Roman"/>
              <w:noProof/>
            </w:rPr>
          </w:rPrChange>
        </w:rPr>
      </w:pPr>
      <w:r w:rsidRPr="009B40AE">
        <w:rPr>
          <w:rFonts w:ascii="Calibri" w:eastAsia="Times New Roman" w:hAnsi="Calibri" w:cs="Times New Roman"/>
          <w:noProof/>
          <w:lang w:val="en-US"/>
          <w:rPrChange w:id="186" w:author="Cesar Carcamo" w:date="2017-05-10T09:13:00Z">
            <w:rPr>
              <w:rFonts w:ascii="Calibri" w:eastAsia="Times New Roman" w:hAnsi="Calibri" w:cs="Times New Roman"/>
              <w:noProof/>
            </w:rPr>
          </w:rPrChange>
        </w:rPr>
        <w:t xml:space="preserve">4. </w:t>
      </w:r>
      <w:r w:rsidRPr="009B40AE">
        <w:rPr>
          <w:rFonts w:ascii="Calibri" w:eastAsia="Times New Roman" w:hAnsi="Calibri" w:cs="Times New Roman"/>
          <w:noProof/>
          <w:lang w:val="en-US"/>
          <w:rPrChange w:id="187" w:author="Cesar Carcamo" w:date="2017-05-10T09:13:00Z">
            <w:rPr>
              <w:rFonts w:ascii="Calibri" w:eastAsia="Times New Roman" w:hAnsi="Calibri" w:cs="Times New Roman"/>
              <w:noProof/>
            </w:rPr>
          </w:rPrChange>
        </w:rPr>
        <w:tab/>
        <w:t xml:space="preserve">Predictors of patient satisfaction. Gomal J Med Sci. 9(2). </w:t>
      </w:r>
    </w:p>
    <w:p w14:paraId="0BB947D6" w14:textId="77777777" w:rsidR="008776E8" w:rsidRPr="009B40AE" w:rsidRDefault="008776E8" w:rsidP="005F0C3A">
      <w:pPr>
        <w:widowControl w:val="0"/>
        <w:autoSpaceDE w:val="0"/>
        <w:autoSpaceDN w:val="0"/>
        <w:adjustRightInd w:val="0"/>
        <w:ind w:left="640" w:hanging="640"/>
        <w:jc w:val="both"/>
        <w:rPr>
          <w:rFonts w:ascii="Calibri" w:eastAsia="Times New Roman" w:hAnsi="Calibri" w:cs="Times New Roman"/>
          <w:noProof/>
          <w:lang w:val="en-US"/>
          <w:rPrChange w:id="188" w:author="Cesar Carcamo" w:date="2017-05-10T09:13:00Z">
            <w:rPr>
              <w:rFonts w:ascii="Calibri" w:eastAsia="Times New Roman" w:hAnsi="Calibri" w:cs="Times New Roman"/>
              <w:noProof/>
            </w:rPr>
          </w:rPrChange>
        </w:rPr>
      </w:pPr>
      <w:r w:rsidRPr="008776E8">
        <w:rPr>
          <w:rFonts w:ascii="Calibri" w:eastAsia="Times New Roman" w:hAnsi="Calibri" w:cs="Times New Roman"/>
          <w:noProof/>
        </w:rPr>
        <w:t xml:space="preserve">5. </w:t>
      </w:r>
      <w:r w:rsidRPr="008776E8">
        <w:rPr>
          <w:rFonts w:ascii="Calibri" w:eastAsia="Times New Roman" w:hAnsi="Calibri" w:cs="Times New Roman"/>
          <w:noProof/>
        </w:rPr>
        <w:tab/>
        <w:t xml:space="preserve">Atención al usuario y Servicio al Cliente [Internet]. </w:t>
      </w:r>
      <w:r w:rsidRPr="009B40AE">
        <w:rPr>
          <w:rFonts w:ascii="Calibri" w:eastAsia="Times New Roman" w:hAnsi="Calibri" w:cs="Times New Roman"/>
          <w:noProof/>
          <w:lang w:val="en-US"/>
          <w:rPrChange w:id="189" w:author="Cesar Carcamo" w:date="2017-05-10T09:13:00Z">
            <w:rPr>
              <w:rFonts w:ascii="Calibri" w:eastAsia="Times New Roman" w:hAnsi="Calibri" w:cs="Times New Roman"/>
              <w:noProof/>
            </w:rPr>
          </w:rPrChange>
        </w:rPr>
        <w:t>Available from: http://es.slideshare.net/taimutay/atencin-al-usuario-y-servicio-al-cliente</w:t>
      </w:r>
    </w:p>
    <w:p w14:paraId="5E0587C0" w14:textId="77777777" w:rsidR="008776E8" w:rsidRPr="009B40AE" w:rsidRDefault="008776E8" w:rsidP="005F0C3A">
      <w:pPr>
        <w:widowControl w:val="0"/>
        <w:autoSpaceDE w:val="0"/>
        <w:autoSpaceDN w:val="0"/>
        <w:adjustRightInd w:val="0"/>
        <w:ind w:left="640" w:hanging="640"/>
        <w:jc w:val="both"/>
        <w:rPr>
          <w:rFonts w:ascii="Calibri" w:eastAsia="Times New Roman" w:hAnsi="Calibri" w:cs="Times New Roman"/>
          <w:noProof/>
          <w:lang w:val="en-US"/>
          <w:rPrChange w:id="190" w:author="Cesar Carcamo" w:date="2017-05-10T09:13:00Z">
            <w:rPr>
              <w:rFonts w:ascii="Calibri" w:eastAsia="Times New Roman" w:hAnsi="Calibri" w:cs="Times New Roman"/>
              <w:noProof/>
            </w:rPr>
          </w:rPrChange>
        </w:rPr>
      </w:pPr>
      <w:r w:rsidRPr="009B40AE">
        <w:rPr>
          <w:rFonts w:ascii="Calibri" w:eastAsia="Times New Roman" w:hAnsi="Calibri" w:cs="Times New Roman"/>
          <w:noProof/>
          <w:lang w:val="en-US"/>
          <w:rPrChange w:id="191" w:author="Cesar Carcamo" w:date="2017-05-10T09:13:00Z">
            <w:rPr>
              <w:rFonts w:ascii="Calibri" w:eastAsia="Times New Roman" w:hAnsi="Calibri" w:cs="Times New Roman"/>
              <w:noProof/>
            </w:rPr>
          </w:rPrChange>
        </w:rPr>
        <w:t xml:space="preserve">6. </w:t>
      </w:r>
      <w:r w:rsidRPr="009B40AE">
        <w:rPr>
          <w:rFonts w:ascii="Calibri" w:eastAsia="Times New Roman" w:hAnsi="Calibri" w:cs="Times New Roman"/>
          <w:noProof/>
          <w:lang w:val="en-US"/>
          <w:rPrChange w:id="192" w:author="Cesar Carcamo" w:date="2017-05-10T09:13:00Z">
            <w:rPr>
              <w:rFonts w:ascii="Calibri" w:eastAsia="Times New Roman" w:hAnsi="Calibri" w:cs="Times New Roman"/>
              <w:noProof/>
            </w:rPr>
          </w:rPrChange>
        </w:rPr>
        <w:tab/>
        <w:t>Why Customer Service Matters in the Healthcare Industry | The Exchange - Yahoo Finance [Internet]. Available from: http://finance.yahoo.com/blogs/the-exchange/why-customer-matters-healthcare-industry-214727535.html</w:t>
      </w:r>
    </w:p>
    <w:p w14:paraId="1535B4A2" w14:textId="77777777" w:rsidR="008776E8" w:rsidRPr="009B40AE" w:rsidRDefault="008776E8" w:rsidP="005F0C3A">
      <w:pPr>
        <w:widowControl w:val="0"/>
        <w:autoSpaceDE w:val="0"/>
        <w:autoSpaceDN w:val="0"/>
        <w:adjustRightInd w:val="0"/>
        <w:ind w:left="640" w:hanging="640"/>
        <w:jc w:val="both"/>
        <w:rPr>
          <w:rFonts w:ascii="Calibri" w:eastAsia="Times New Roman" w:hAnsi="Calibri" w:cs="Times New Roman"/>
          <w:noProof/>
          <w:lang w:val="en-US"/>
          <w:rPrChange w:id="193" w:author="Cesar Carcamo" w:date="2017-05-10T09:13:00Z">
            <w:rPr>
              <w:rFonts w:ascii="Calibri" w:eastAsia="Times New Roman" w:hAnsi="Calibri" w:cs="Times New Roman"/>
              <w:noProof/>
            </w:rPr>
          </w:rPrChange>
        </w:rPr>
      </w:pPr>
      <w:r w:rsidRPr="009B40AE">
        <w:rPr>
          <w:rFonts w:ascii="Calibri" w:eastAsia="Times New Roman" w:hAnsi="Calibri" w:cs="Times New Roman"/>
          <w:noProof/>
          <w:lang w:val="en-US"/>
          <w:rPrChange w:id="194" w:author="Cesar Carcamo" w:date="2017-05-10T09:13:00Z">
            <w:rPr>
              <w:rFonts w:ascii="Calibri" w:eastAsia="Times New Roman" w:hAnsi="Calibri" w:cs="Times New Roman"/>
              <w:noProof/>
            </w:rPr>
          </w:rPrChange>
        </w:rPr>
        <w:t xml:space="preserve">7. </w:t>
      </w:r>
      <w:r w:rsidRPr="009B40AE">
        <w:rPr>
          <w:rFonts w:ascii="Calibri" w:eastAsia="Times New Roman" w:hAnsi="Calibri" w:cs="Times New Roman"/>
          <w:noProof/>
          <w:lang w:val="en-US"/>
          <w:rPrChange w:id="195" w:author="Cesar Carcamo" w:date="2017-05-10T09:13:00Z">
            <w:rPr>
              <w:rFonts w:ascii="Calibri" w:eastAsia="Times New Roman" w:hAnsi="Calibri" w:cs="Times New Roman"/>
              <w:noProof/>
            </w:rPr>
          </w:rPrChange>
        </w:rPr>
        <w:tab/>
        <w:t>The HCAHPS Survey -Frequently Asked Questions The HCAHPS Survey – Frequently Asked Questions. [cited 2016 Aug 4]; Available from: http://www.hcahpsonline.org/home.aspx.</w:t>
      </w:r>
    </w:p>
    <w:p w14:paraId="485F6333" w14:textId="77777777" w:rsidR="008776E8" w:rsidRPr="009B40AE" w:rsidRDefault="008776E8" w:rsidP="005F0C3A">
      <w:pPr>
        <w:widowControl w:val="0"/>
        <w:autoSpaceDE w:val="0"/>
        <w:autoSpaceDN w:val="0"/>
        <w:adjustRightInd w:val="0"/>
        <w:ind w:left="640" w:hanging="640"/>
        <w:jc w:val="both"/>
        <w:rPr>
          <w:rFonts w:ascii="Calibri" w:eastAsia="Times New Roman" w:hAnsi="Calibri" w:cs="Times New Roman"/>
          <w:noProof/>
          <w:lang w:val="en-US"/>
          <w:rPrChange w:id="196" w:author="Cesar Carcamo" w:date="2017-05-10T09:13:00Z">
            <w:rPr>
              <w:rFonts w:ascii="Calibri" w:eastAsia="Times New Roman" w:hAnsi="Calibri" w:cs="Times New Roman"/>
              <w:noProof/>
            </w:rPr>
          </w:rPrChange>
        </w:rPr>
      </w:pPr>
      <w:r w:rsidRPr="009B40AE">
        <w:rPr>
          <w:rFonts w:ascii="Calibri" w:eastAsia="Times New Roman" w:hAnsi="Calibri" w:cs="Times New Roman"/>
          <w:noProof/>
          <w:lang w:val="en-US"/>
          <w:rPrChange w:id="197" w:author="Cesar Carcamo" w:date="2017-05-10T09:13:00Z">
            <w:rPr>
              <w:rFonts w:ascii="Calibri" w:eastAsia="Times New Roman" w:hAnsi="Calibri" w:cs="Times New Roman"/>
              <w:noProof/>
            </w:rPr>
          </w:rPrChange>
        </w:rPr>
        <w:t xml:space="preserve">8. </w:t>
      </w:r>
      <w:r w:rsidRPr="009B40AE">
        <w:rPr>
          <w:rFonts w:ascii="Calibri" w:eastAsia="Times New Roman" w:hAnsi="Calibri" w:cs="Times New Roman"/>
          <w:noProof/>
          <w:lang w:val="en-US"/>
          <w:rPrChange w:id="198" w:author="Cesar Carcamo" w:date="2017-05-10T09:13:00Z">
            <w:rPr>
              <w:rFonts w:ascii="Calibri" w:eastAsia="Times New Roman" w:hAnsi="Calibri" w:cs="Times New Roman"/>
              <w:noProof/>
            </w:rPr>
          </w:rPrChange>
        </w:rPr>
        <w:tab/>
        <w:t>Ordonnance n° 96-346 du 24 avril 1996 portant réforme de l’hospitalisation publique et privée | Legifrance [Internet]. Available from: https://www.legifrance.gouv.fr/affichTexte.do?cidTexte=JORFTEXT000000742206</w:t>
      </w:r>
    </w:p>
    <w:p w14:paraId="0E6D65C9" w14:textId="77777777" w:rsidR="008776E8" w:rsidRPr="009B40AE" w:rsidRDefault="008776E8" w:rsidP="005F0C3A">
      <w:pPr>
        <w:widowControl w:val="0"/>
        <w:autoSpaceDE w:val="0"/>
        <w:autoSpaceDN w:val="0"/>
        <w:adjustRightInd w:val="0"/>
        <w:ind w:left="640" w:hanging="640"/>
        <w:jc w:val="both"/>
        <w:rPr>
          <w:rFonts w:ascii="Calibri" w:eastAsia="Times New Roman" w:hAnsi="Calibri" w:cs="Times New Roman"/>
          <w:noProof/>
          <w:lang w:val="en-US"/>
          <w:rPrChange w:id="199" w:author="Cesar Carcamo" w:date="2017-05-10T09:13:00Z">
            <w:rPr>
              <w:rFonts w:ascii="Calibri" w:eastAsia="Times New Roman" w:hAnsi="Calibri" w:cs="Times New Roman"/>
              <w:noProof/>
            </w:rPr>
          </w:rPrChange>
        </w:rPr>
      </w:pPr>
      <w:r w:rsidRPr="009B40AE">
        <w:rPr>
          <w:rFonts w:ascii="Calibri" w:eastAsia="Times New Roman" w:hAnsi="Calibri" w:cs="Times New Roman"/>
          <w:noProof/>
          <w:lang w:val="en-US"/>
          <w:rPrChange w:id="200" w:author="Cesar Carcamo" w:date="2017-05-10T09:13:00Z">
            <w:rPr>
              <w:rFonts w:ascii="Calibri" w:eastAsia="Times New Roman" w:hAnsi="Calibri" w:cs="Times New Roman"/>
              <w:noProof/>
            </w:rPr>
          </w:rPrChange>
        </w:rPr>
        <w:t xml:space="preserve">9. </w:t>
      </w:r>
      <w:r w:rsidRPr="009B40AE">
        <w:rPr>
          <w:rFonts w:ascii="Calibri" w:eastAsia="Times New Roman" w:hAnsi="Calibri" w:cs="Times New Roman"/>
          <w:noProof/>
          <w:lang w:val="en-US"/>
          <w:rPrChange w:id="201" w:author="Cesar Carcamo" w:date="2017-05-10T09:13:00Z">
            <w:rPr>
              <w:rFonts w:ascii="Calibri" w:eastAsia="Times New Roman" w:hAnsi="Calibri" w:cs="Times New Roman"/>
              <w:noProof/>
            </w:rPr>
          </w:rPrChange>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15E683B9" w14:textId="77777777" w:rsidR="008776E8" w:rsidRPr="009B40AE" w:rsidRDefault="008776E8" w:rsidP="005F0C3A">
      <w:pPr>
        <w:widowControl w:val="0"/>
        <w:autoSpaceDE w:val="0"/>
        <w:autoSpaceDN w:val="0"/>
        <w:adjustRightInd w:val="0"/>
        <w:ind w:left="640" w:hanging="640"/>
        <w:jc w:val="both"/>
        <w:rPr>
          <w:rFonts w:ascii="Calibri" w:eastAsia="Times New Roman" w:hAnsi="Calibri" w:cs="Times New Roman"/>
          <w:noProof/>
          <w:lang w:val="en-US"/>
          <w:rPrChange w:id="202" w:author="Cesar Carcamo" w:date="2017-05-10T09:13:00Z">
            <w:rPr>
              <w:rFonts w:ascii="Calibri" w:eastAsia="Times New Roman" w:hAnsi="Calibri" w:cs="Times New Roman"/>
              <w:noProof/>
            </w:rPr>
          </w:rPrChange>
        </w:rPr>
      </w:pPr>
      <w:r w:rsidRPr="009B40AE">
        <w:rPr>
          <w:rFonts w:ascii="Calibri" w:eastAsia="Times New Roman" w:hAnsi="Calibri" w:cs="Times New Roman"/>
          <w:noProof/>
          <w:lang w:val="en-US"/>
          <w:rPrChange w:id="203" w:author="Cesar Carcamo" w:date="2017-05-10T09:13:00Z">
            <w:rPr>
              <w:rFonts w:ascii="Calibri" w:eastAsia="Times New Roman" w:hAnsi="Calibri" w:cs="Times New Roman"/>
              <w:noProof/>
            </w:rPr>
          </w:rPrChange>
        </w:rPr>
        <w:t xml:space="preserve">10. </w:t>
      </w:r>
      <w:r w:rsidRPr="009B40AE">
        <w:rPr>
          <w:rFonts w:ascii="Calibri" w:eastAsia="Times New Roman" w:hAnsi="Calibri" w:cs="Times New Roman"/>
          <w:noProof/>
          <w:lang w:val="en-US"/>
          <w:rPrChange w:id="204" w:author="Cesar Carcamo" w:date="2017-05-10T09:13:00Z">
            <w:rPr>
              <w:rFonts w:ascii="Calibri" w:eastAsia="Times New Roman" w:hAnsi="Calibri" w:cs="Times New Roman"/>
              <w:noProof/>
            </w:rPr>
          </w:rPrChange>
        </w:rPr>
        <w:tab/>
        <w:t xml:space="preserve">The NHS Plan A plan for investment A plan for reform. 2000; </w:t>
      </w:r>
    </w:p>
    <w:p w14:paraId="4758106C" w14:textId="77777777" w:rsidR="008776E8" w:rsidRPr="009B40AE" w:rsidRDefault="008776E8" w:rsidP="005F0C3A">
      <w:pPr>
        <w:widowControl w:val="0"/>
        <w:autoSpaceDE w:val="0"/>
        <w:autoSpaceDN w:val="0"/>
        <w:adjustRightInd w:val="0"/>
        <w:ind w:left="640" w:hanging="640"/>
        <w:jc w:val="both"/>
        <w:rPr>
          <w:rFonts w:ascii="Calibri" w:eastAsia="Times New Roman" w:hAnsi="Calibri" w:cs="Times New Roman"/>
          <w:noProof/>
          <w:lang w:val="en-US"/>
          <w:rPrChange w:id="205" w:author="Cesar Carcamo" w:date="2017-05-10T09:13:00Z">
            <w:rPr>
              <w:rFonts w:ascii="Calibri" w:eastAsia="Times New Roman" w:hAnsi="Calibri" w:cs="Times New Roman"/>
              <w:noProof/>
            </w:rPr>
          </w:rPrChange>
        </w:rPr>
      </w:pPr>
      <w:r w:rsidRPr="009B40AE">
        <w:rPr>
          <w:rFonts w:ascii="Calibri" w:eastAsia="Times New Roman" w:hAnsi="Calibri" w:cs="Times New Roman"/>
          <w:noProof/>
          <w:lang w:val="en-US"/>
          <w:rPrChange w:id="206" w:author="Cesar Carcamo" w:date="2017-05-10T09:13:00Z">
            <w:rPr>
              <w:rFonts w:ascii="Calibri" w:eastAsia="Times New Roman" w:hAnsi="Calibri" w:cs="Times New Roman"/>
              <w:noProof/>
            </w:rPr>
          </w:rPrChange>
        </w:rPr>
        <w:t xml:space="preserve">11. </w:t>
      </w:r>
      <w:r w:rsidRPr="009B40AE">
        <w:rPr>
          <w:rFonts w:ascii="Calibri" w:eastAsia="Times New Roman" w:hAnsi="Calibri" w:cs="Times New Roman"/>
          <w:noProof/>
          <w:lang w:val="en-US"/>
          <w:rPrChange w:id="207" w:author="Cesar Carcamo" w:date="2017-05-10T09:13:00Z">
            <w:rPr>
              <w:rFonts w:ascii="Calibri" w:eastAsia="Times New Roman" w:hAnsi="Calibri" w:cs="Times New Roman"/>
              <w:noProof/>
            </w:rPr>
          </w:rPrChange>
        </w:rPr>
        <w:tab/>
        <w:t>Reader TW, Gillespie A, Roberts J. Patient complaints in healthcare systems: a systematic review and coding taxonomy. BMJ Qual Saf [Internet]. 2014;23(May):6781. Reader TW, Gillespie A, Roberts J. Patient c. Available from: http://www.ncbi.nlm.nih.gov/pubmed/24876289</w:t>
      </w:r>
    </w:p>
    <w:p w14:paraId="187ACC43" w14:textId="77777777" w:rsidR="008776E8" w:rsidRPr="009B40AE" w:rsidRDefault="008776E8" w:rsidP="005F0C3A">
      <w:pPr>
        <w:widowControl w:val="0"/>
        <w:autoSpaceDE w:val="0"/>
        <w:autoSpaceDN w:val="0"/>
        <w:adjustRightInd w:val="0"/>
        <w:ind w:left="640" w:hanging="640"/>
        <w:jc w:val="both"/>
        <w:rPr>
          <w:rFonts w:ascii="Calibri" w:eastAsia="Times New Roman" w:hAnsi="Calibri" w:cs="Times New Roman"/>
          <w:noProof/>
          <w:lang w:val="en-US"/>
          <w:rPrChange w:id="208" w:author="Cesar Carcamo" w:date="2017-05-10T09:13:00Z">
            <w:rPr>
              <w:rFonts w:ascii="Calibri" w:eastAsia="Times New Roman" w:hAnsi="Calibri" w:cs="Times New Roman"/>
              <w:noProof/>
            </w:rPr>
          </w:rPrChange>
        </w:rPr>
      </w:pPr>
      <w:r w:rsidRPr="009B40AE">
        <w:rPr>
          <w:rFonts w:ascii="Calibri" w:eastAsia="Times New Roman" w:hAnsi="Calibri" w:cs="Times New Roman"/>
          <w:noProof/>
          <w:lang w:val="en-US"/>
          <w:rPrChange w:id="209" w:author="Cesar Carcamo" w:date="2017-05-10T09:13:00Z">
            <w:rPr>
              <w:rFonts w:ascii="Calibri" w:eastAsia="Times New Roman" w:hAnsi="Calibri" w:cs="Times New Roman"/>
              <w:noProof/>
            </w:rPr>
          </w:rPrChange>
        </w:rPr>
        <w:t xml:space="preserve">12. </w:t>
      </w:r>
      <w:r w:rsidRPr="009B40AE">
        <w:rPr>
          <w:rFonts w:ascii="Calibri" w:eastAsia="Times New Roman" w:hAnsi="Calibri" w:cs="Times New Roman"/>
          <w:noProof/>
          <w:lang w:val="en-US"/>
          <w:rPrChange w:id="210" w:author="Cesar Carcamo" w:date="2017-05-10T09:13:00Z">
            <w:rPr>
              <w:rFonts w:ascii="Calibri" w:eastAsia="Times New Roman" w:hAnsi="Calibri" w:cs="Times New Roman"/>
              <w:noProof/>
            </w:rPr>
          </w:rPrChange>
        </w:rPr>
        <w:tab/>
        <w:t>Health Services Review Council. Guide to Complaint Handling in Health Care Services. 2005; Available from: http://www.health.vic.gov.au/hsc/downloads/complaints_handling.pdf</w:t>
      </w:r>
    </w:p>
    <w:p w14:paraId="39FAF5B1" w14:textId="77777777" w:rsidR="008776E8" w:rsidRPr="009B40AE" w:rsidRDefault="008776E8" w:rsidP="005F0C3A">
      <w:pPr>
        <w:widowControl w:val="0"/>
        <w:autoSpaceDE w:val="0"/>
        <w:autoSpaceDN w:val="0"/>
        <w:adjustRightInd w:val="0"/>
        <w:ind w:left="640" w:hanging="640"/>
        <w:jc w:val="both"/>
        <w:rPr>
          <w:rFonts w:ascii="Calibri" w:eastAsia="Times New Roman" w:hAnsi="Calibri" w:cs="Times New Roman"/>
          <w:noProof/>
          <w:lang w:val="en-US"/>
          <w:rPrChange w:id="211" w:author="Cesar Carcamo" w:date="2017-05-10T09:13:00Z">
            <w:rPr>
              <w:rFonts w:ascii="Calibri" w:eastAsia="Times New Roman" w:hAnsi="Calibri" w:cs="Times New Roman"/>
              <w:noProof/>
            </w:rPr>
          </w:rPrChange>
        </w:rPr>
      </w:pPr>
      <w:r w:rsidRPr="008776E8">
        <w:rPr>
          <w:rFonts w:ascii="Calibri" w:eastAsia="Times New Roman" w:hAnsi="Calibri" w:cs="Times New Roman"/>
          <w:noProof/>
        </w:rPr>
        <w:t xml:space="preserve">13. </w:t>
      </w:r>
      <w:r w:rsidRPr="008776E8">
        <w:rPr>
          <w:rFonts w:ascii="Calibri" w:eastAsia="Times New Roman" w:hAnsi="Calibri" w:cs="Times New Roman"/>
          <w:noProof/>
        </w:rPr>
        <w:tab/>
        <w:t xml:space="preserve">SUSALUD | Inicio [Internet]. [cited 2017 Mar 14]. </w:t>
      </w:r>
      <w:r w:rsidRPr="009B40AE">
        <w:rPr>
          <w:rFonts w:ascii="Calibri" w:eastAsia="Times New Roman" w:hAnsi="Calibri" w:cs="Times New Roman"/>
          <w:noProof/>
          <w:lang w:val="en-US"/>
          <w:rPrChange w:id="212" w:author="Cesar Carcamo" w:date="2017-05-10T09:13:00Z">
            <w:rPr>
              <w:rFonts w:ascii="Calibri" w:eastAsia="Times New Roman" w:hAnsi="Calibri" w:cs="Times New Roman"/>
              <w:noProof/>
            </w:rPr>
          </w:rPrChange>
        </w:rPr>
        <w:t>Available from: http://portales.susalud.gob.pe/web/portal/nosotros</w:t>
      </w:r>
    </w:p>
    <w:p w14:paraId="6BB0487C" w14:textId="77777777" w:rsidR="008776E8" w:rsidRPr="008776E8" w:rsidRDefault="008776E8" w:rsidP="005F0C3A">
      <w:pPr>
        <w:widowControl w:val="0"/>
        <w:autoSpaceDE w:val="0"/>
        <w:autoSpaceDN w:val="0"/>
        <w:adjustRightInd w:val="0"/>
        <w:ind w:left="640" w:hanging="640"/>
        <w:jc w:val="both"/>
        <w:rPr>
          <w:rFonts w:ascii="Calibri" w:eastAsia="Times New Roman" w:hAnsi="Calibri" w:cs="Times New Roman"/>
          <w:noProof/>
        </w:rPr>
      </w:pPr>
      <w:r w:rsidRPr="008776E8">
        <w:rPr>
          <w:rFonts w:ascii="Calibri" w:eastAsia="Times New Roman" w:hAnsi="Calibri" w:cs="Times New Roman"/>
          <w:noProof/>
        </w:rPr>
        <w:t xml:space="preserve">14. </w:t>
      </w:r>
      <w:r w:rsidRPr="008776E8">
        <w:rPr>
          <w:rFonts w:ascii="Calibri" w:eastAsia="Times New Roman" w:hAnsi="Calibri"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64D9BE4C" w14:textId="77777777" w:rsidR="008776E8" w:rsidRPr="009B40AE" w:rsidRDefault="008776E8" w:rsidP="005F0C3A">
      <w:pPr>
        <w:widowControl w:val="0"/>
        <w:autoSpaceDE w:val="0"/>
        <w:autoSpaceDN w:val="0"/>
        <w:adjustRightInd w:val="0"/>
        <w:ind w:left="640" w:hanging="640"/>
        <w:jc w:val="both"/>
        <w:rPr>
          <w:rFonts w:ascii="Calibri" w:eastAsia="Times New Roman" w:hAnsi="Calibri" w:cs="Times New Roman"/>
          <w:noProof/>
          <w:lang w:val="en-US"/>
          <w:rPrChange w:id="213" w:author="Cesar Carcamo" w:date="2017-05-10T09:13:00Z">
            <w:rPr>
              <w:rFonts w:ascii="Calibri" w:eastAsia="Times New Roman" w:hAnsi="Calibri" w:cs="Times New Roman"/>
              <w:noProof/>
            </w:rPr>
          </w:rPrChange>
        </w:rPr>
      </w:pPr>
      <w:r w:rsidRPr="009B40AE">
        <w:rPr>
          <w:rFonts w:ascii="Calibri" w:eastAsia="Times New Roman" w:hAnsi="Calibri" w:cs="Times New Roman"/>
          <w:noProof/>
          <w:lang w:val="en-US"/>
          <w:rPrChange w:id="214" w:author="Cesar Carcamo" w:date="2017-05-10T09:13:00Z">
            <w:rPr>
              <w:rFonts w:ascii="Calibri" w:eastAsia="Times New Roman" w:hAnsi="Calibri" w:cs="Times New Roman"/>
              <w:noProof/>
            </w:rPr>
          </w:rPrChange>
        </w:rPr>
        <w:t xml:space="preserve">15. </w:t>
      </w:r>
      <w:r w:rsidRPr="009B40AE">
        <w:rPr>
          <w:rFonts w:ascii="Calibri" w:eastAsia="Times New Roman" w:hAnsi="Calibri" w:cs="Times New Roman"/>
          <w:noProof/>
          <w:lang w:val="en-US"/>
          <w:rPrChange w:id="215" w:author="Cesar Carcamo" w:date="2017-05-10T09:13:00Z">
            <w:rPr>
              <w:rFonts w:ascii="Calibri" w:eastAsia="Times New Roman" w:hAnsi="Calibri" w:cs="Times New Roman"/>
              <w:noProof/>
            </w:rPr>
          </w:rPrChange>
        </w:rPr>
        <w:tab/>
        <w:t>BPM PAC | Consulta [Internet]. [cited 2017 Mar 14]. Available from: http://app17.susalud.gob.pe/formulario_consulta/</w:t>
      </w:r>
    </w:p>
    <w:p w14:paraId="10665030" w14:textId="77777777" w:rsidR="008776E8" w:rsidRPr="009B40AE" w:rsidRDefault="008776E8" w:rsidP="005F0C3A">
      <w:pPr>
        <w:widowControl w:val="0"/>
        <w:autoSpaceDE w:val="0"/>
        <w:autoSpaceDN w:val="0"/>
        <w:adjustRightInd w:val="0"/>
        <w:ind w:left="640" w:hanging="640"/>
        <w:jc w:val="both"/>
        <w:rPr>
          <w:rFonts w:ascii="Calibri" w:eastAsia="Times New Roman" w:hAnsi="Calibri" w:cs="Times New Roman"/>
          <w:noProof/>
          <w:lang w:val="en-US"/>
          <w:rPrChange w:id="216" w:author="Cesar Carcamo" w:date="2017-05-10T09:13:00Z">
            <w:rPr>
              <w:rFonts w:ascii="Calibri" w:eastAsia="Times New Roman" w:hAnsi="Calibri" w:cs="Times New Roman"/>
              <w:noProof/>
            </w:rPr>
          </w:rPrChange>
        </w:rPr>
      </w:pPr>
      <w:r w:rsidRPr="008776E8">
        <w:rPr>
          <w:rFonts w:ascii="Calibri" w:eastAsia="Times New Roman" w:hAnsi="Calibri" w:cs="Times New Roman"/>
          <w:noProof/>
        </w:rPr>
        <w:lastRenderedPageBreak/>
        <w:t xml:space="preserve">16. </w:t>
      </w:r>
      <w:r w:rsidRPr="008776E8">
        <w:rPr>
          <w:rFonts w:ascii="Calibri" w:eastAsia="Times New Roman" w:hAnsi="Calibri" w:cs="Times New Roman"/>
          <w:noProof/>
        </w:rPr>
        <w:tab/>
        <w:t xml:space="preserve">SUSALUD CONTIGO - Aplicaciones de Android en Google Play [Internet]. </w:t>
      </w:r>
      <w:r w:rsidRPr="009B40AE">
        <w:rPr>
          <w:rFonts w:ascii="Calibri" w:eastAsia="Times New Roman" w:hAnsi="Calibri" w:cs="Times New Roman"/>
          <w:noProof/>
          <w:lang w:val="en-US"/>
          <w:rPrChange w:id="217" w:author="Cesar Carcamo" w:date="2017-05-10T09:13:00Z">
            <w:rPr>
              <w:rFonts w:ascii="Calibri" w:eastAsia="Times New Roman" w:hAnsi="Calibri" w:cs="Times New Roman"/>
              <w:noProof/>
            </w:rPr>
          </w:rPrChange>
        </w:rPr>
        <w:t>[cited 2017 Mar 14]. Available from: https://play.google.com/store/apps/details?id=pe.gob.susalud.servicio&amp;hl=es</w:t>
      </w:r>
    </w:p>
    <w:p w14:paraId="401F0E77" w14:textId="77777777" w:rsidR="008776E8" w:rsidRPr="009B40AE" w:rsidRDefault="008776E8" w:rsidP="005F0C3A">
      <w:pPr>
        <w:widowControl w:val="0"/>
        <w:autoSpaceDE w:val="0"/>
        <w:autoSpaceDN w:val="0"/>
        <w:adjustRightInd w:val="0"/>
        <w:ind w:left="640" w:hanging="640"/>
        <w:jc w:val="both"/>
        <w:rPr>
          <w:rFonts w:ascii="Calibri" w:eastAsia="Times New Roman" w:hAnsi="Calibri" w:cs="Times New Roman"/>
          <w:noProof/>
          <w:lang w:val="en-US"/>
          <w:rPrChange w:id="218" w:author="Cesar Carcamo" w:date="2017-05-10T09:13:00Z">
            <w:rPr>
              <w:rFonts w:ascii="Calibri" w:eastAsia="Times New Roman" w:hAnsi="Calibri" w:cs="Times New Roman"/>
              <w:noProof/>
            </w:rPr>
          </w:rPrChange>
        </w:rPr>
      </w:pPr>
      <w:r w:rsidRPr="008776E8">
        <w:rPr>
          <w:rFonts w:ascii="Calibri" w:eastAsia="Times New Roman" w:hAnsi="Calibri" w:cs="Times New Roman"/>
          <w:noProof/>
        </w:rPr>
        <w:t xml:space="preserve">17. </w:t>
      </w:r>
      <w:r w:rsidRPr="008776E8">
        <w:rPr>
          <w:rFonts w:ascii="Calibri" w:eastAsia="Times New Roman" w:hAnsi="Calibri" w:cs="Times New Roman"/>
          <w:noProof/>
        </w:rPr>
        <w:tab/>
        <w:t xml:space="preserve">SUSALUD | MÁS DE 10 MIL USUARIOS UTILIZAN APP SUSALUD CONTIGO [Internet]. </w:t>
      </w:r>
      <w:r w:rsidRPr="009B40AE">
        <w:rPr>
          <w:rFonts w:ascii="Calibri" w:eastAsia="Times New Roman" w:hAnsi="Calibri" w:cs="Times New Roman"/>
          <w:noProof/>
          <w:lang w:val="en-US"/>
          <w:rPrChange w:id="219" w:author="Cesar Carcamo" w:date="2017-05-10T09:13:00Z">
            <w:rPr>
              <w:rFonts w:ascii="Calibri" w:eastAsia="Times New Roman" w:hAnsi="Calibri" w:cs="Times New Roman"/>
              <w:noProof/>
            </w:rPr>
          </w:rPrChange>
        </w:rPr>
        <w:t>[cited 2017 Mar 14]. Available from: http://portales.susalud.gob.pe/web/portal/noticias/-/asset_publisher/nx8MOyZZrSvU/content/mas-de-10-mil-usuarios-utilizan-app-susalud-contigo?_101_INSTANCE_nx8MOyZZrSvU_redirect=%2Fweb%2Fportal%2Fnoticias</w:t>
      </w:r>
    </w:p>
    <w:p w14:paraId="027ABA95" w14:textId="77777777" w:rsidR="008776E8" w:rsidRPr="009B40AE" w:rsidRDefault="008776E8" w:rsidP="005F0C3A">
      <w:pPr>
        <w:widowControl w:val="0"/>
        <w:autoSpaceDE w:val="0"/>
        <w:autoSpaceDN w:val="0"/>
        <w:adjustRightInd w:val="0"/>
        <w:ind w:left="640" w:hanging="640"/>
        <w:jc w:val="both"/>
        <w:rPr>
          <w:rFonts w:ascii="Calibri" w:eastAsia="Times New Roman" w:hAnsi="Calibri" w:cs="Times New Roman"/>
          <w:noProof/>
          <w:lang w:val="en-US"/>
          <w:rPrChange w:id="220" w:author="Cesar Carcamo" w:date="2017-05-10T09:13:00Z">
            <w:rPr>
              <w:rFonts w:ascii="Calibri" w:eastAsia="Times New Roman" w:hAnsi="Calibri" w:cs="Times New Roman"/>
              <w:noProof/>
            </w:rPr>
          </w:rPrChange>
        </w:rPr>
      </w:pPr>
      <w:r w:rsidRPr="009B40AE">
        <w:rPr>
          <w:rFonts w:ascii="Calibri" w:eastAsia="Times New Roman" w:hAnsi="Calibri" w:cs="Times New Roman"/>
          <w:noProof/>
          <w:lang w:val="en-US"/>
          <w:rPrChange w:id="221" w:author="Cesar Carcamo" w:date="2017-05-10T09:13:00Z">
            <w:rPr>
              <w:rFonts w:ascii="Calibri" w:eastAsia="Times New Roman" w:hAnsi="Calibri" w:cs="Times New Roman"/>
              <w:noProof/>
            </w:rPr>
          </w:rPrChange>
        </w:rPr>
        <w:t xml:space="preserve">18. </w:t>
      </w:r>
      <w:r w:rsidRPr="009B40AE">
        <w:rPr>
          <w:rFonts w:ascii="Calibri" w:eastAsia="Times New Roman" w:hAnsi="Calibri" w:cs="Times New Roman"/>
          <w:noProof/>
          <w:lang w:val="en-US"/>
          <w:rPrChange w:id="222" w:author="Cesar Carcamo" w:date="2017-05-10T09:13:00Z">
            <w:rPr>
              <w:rFonts w:ascii="Calibri" w:eastAsia="Times New Roman" w:hAnsi="Calibri" w:cs="Times New Roman"/>
              <w:noProof/>
            </w:rPr>
          </w:rPrChange>
        </w:rPr>
        <w:tab/>
        <w:t xml:space="preserve">Davis FD. A Technology Acceptance Model for Empirically Testing New End-User Information Systems. 1985; </w:t>
      </w:r>
    </w:p>
    <w:p w14:paraId="3954A751" w14:textId="77777777" w:rsidR="008776E8" w:rsidRPr="009B40AE" w:rsidRDefault="008776E8" w:rsidP="005F0C3A">
      <w:pPr>
        <w:widowControl w:val="0"/>
        <w:autoSpaceDE w:val="0"/>
        <w:autoSpaceDN w:val="0"/>
        <w:adjustRightInd w:val="0"/>
        <w:ind w:left="640" w:hanging="640"/>
        <w:jc w:val="both"/>
        <w:rPr>
          <w:rFonts w:ascii="Calibri" w:eastAsia="Times New Roman" w:hAnsi="Calibri" w:cs="Times New Roman"/>
          <w:noProof/>
          <w:lang w:val="en-US"/>
          <w:rPrChange w:id="223" w:author="Cesar Carcamo" w:date="2017-05-10T09:13:00Z">
            <w:rPr>
              <w:rFonts w:ascii="Calibri" w:eastAsia="Times New Roman" w:hAnsi="Calibri" w:cs="Times New Roman"/>
              <w:noProof/>
            </w:rPr>
          </w:rPrChange>
        </w:rPr>
      </w:pPr>
      <w:r w:rsidRPr="009B40AE">
        <w:rPr>
          <w:rFonts w:ascii="Calibri" w:eastAsia="Times New Roman" w:hAnsi="Calibri" w:cs="Times New Roman"/>
          <w:noProof/>
          <w:lang w:val="en-US"/>
          <w:rPrChange w:id="224" w:author="Cesar Carcamo" w:date="2017-05-10T09:13:00Z">
            <w:rPr>
              <w:rFonts w:ascii="Calibri" w:eastAsia="Times New Roman" w:hAnsi="Calibri" w:cs="Times New Roman"/>
              <w:noProof/>
            </w:rPr>
          </w:rPrChange>
        </w:rPr>
        <w:t xml:space="preserve">19. </w:t>
      </w:r>
      <w:r w:rsidRPr="009B40AE">
        <w:rPr>
          <w:rFonts w:ascii="Calibri" w:eastAsia="Times New Roman" w:hAnsi="Calibri" w:cs="Times New Roman"/>
          <w:noProof/>
          <w:lang w:val="en-US"/>
          <w:rPrChange w:id="225" w:author="Cesar Carcamo" w:date="2017-05-10T09:13:00Z">
            <w:rPr>
              <w:rFonts w:ascii="Calibri" w:eastAsia="Times New Roman" w:hAnsi="Calibri" w:cs="Times New Roman"/>
              <w:noProof/>
            </w:rPr>
          </w:rPrChange>
        </w:rPr>
        <w:tab/>
        <w:t xml:space="preserve">Science M, Aug I. User Acceptance of Computer Technology : A Comparison of Two Theoretical Models Fred D . Davis ; Richard P . Bagozzi ; Paul R . Warshaw USER ACCEPTANCE OF COMPUTER TECHNOLOGY : A COMPARISON OF TWO THEORETICAL MODELS *. 1989;35(8):982–1003. </w:t>
      </w:r>
    </w:p>
    <w:p w14:paraId="7FA3A950" w14:textId="77777777" w:rsidR="008776E8" w:rsidRPr="009B40AE" w:rsidRDefault="008776E8" w:rsidP="005F0C3A">
      <w:pPr>
        <w:widowControl w:val="0"/>
        <w:autoSpaceDE w:val="0"/>
        <w:autoSpaceDN w:val="0"/>
        <w:adjustRightInd w:val="0"/>
        <w:ind w:left="640" w:hanging="640"/>
        <w:jc w:val="both"/>
        <w:rPr>
          <w:rFonts w:ascii="Calibri" w:hAnsi="Calibri"/>
          <w:noProof/>
          <w:lang w:val="en-US"/>
          <w:rPrChange w:id="226" w:author="Cesar Carcamo" w:date="2017-05-10T09:13:00Z">
            <w:rPr>
              <w:rFonts w:ascii="Calibri" w:hAnsi="Calibri"/>
              <w:noProof/>
            </w:rPr>
          </w:rPrChange>
        </w:rPr>
      </w:pPr>
      <w:r w:rsidRPr="009B40AE">
        <w:rPr>
          <w:rFonts w:ascii="Calibri" w:eastAsia="Times New Roman" w:hAnsi="Calibri" w:cs="Times New Roman"/>
          <w:noProof/>
          <w:lang w:val="en-US"/>
          <w:rPrChange w:id="227" w:author="Cesar Carcamo" w:date="2017-05-10T09:13:00Z">
            <w:rPr>
              <w:rFonts w:ascii="Calibri" w:eastAsia="Times New Roman" w:hAnsi="Calibri" w:cs="Times New Roman"/>
              <w:noProof/>
            </w:rPr>
          </w:rPrChange>
        </w:rPr>
        <w:t xml:space="preserve">20. </w:t>
      </w:r>
      <w:r w:rsidRPr="009B40AE">
        <w:rPr>
          <w:rFonts w:ascii="Calibri" w:eastAsia="Times New Roman" w:hAnsi="Calibri" w:cs="Times New Roman"/>
          <w:noProof/>
          <w:lang w:val="en-US"/>
          <w:rPrChange w:id="228" w:author="Cesar Carcamo" w:date="2017-05-10T09:13:00Z">
            <w:rPr>
              <w:rFonts w:ascii="Calibri" w:eastAsia="Times New Roman" w:hAnsi="Calibri" w:cs="Times New Roman"/>
              <w:noProof/>
            </w:rPr>
          </w:rPrChange>
        </w:rPr>
        <w:tab/>
        <w:t xml:space="preserve">In F, Care H. the Technology Acceptance Model : Its Past and Its Future in Health Care. 2011;43(1):1–30. </w:t>
      </w:r>
    </w:p>
    <w:p w14:paraId="44A35F91" w14:textId="77777777" w:rsidR="003D2BC8" w:rsidRPr="009B40AE" w:rsidRDefault="00B43145" w:rsidP="005F0C3A">
      <w:pPr>
        <w:widowControl w:val="0"/>
        <w:autoSpaceDE w:val="0"/>
        <w:autoSpaceDN w:val="0"/>
        <w:adjustRightInd w:val="0"/>
        <w:ind w:left="640" w:hanging="640"/>
        <w:jc w:val="both"/>
        <w:rPr>
          <w:lang w:val="en-US"/>
          <w:rPrChange w:id="229" w:author="Cesar Carcamo" w:date="2017-05-10T09:13:00Z">
            <w:rPr>
              <w:lang w:val="es-ES"/>
            </w:rPr>
          </w:rPrChange>
        </w:rPr>
      </w:pPr>
      <w:r>
        <w:rPr>
          <w:lang w:val="es-ES"/>
        </w:rPr>
        <w:fldChar w:fldCharType="end"/>
      </w:r>
    </w:p>
    <w:p w14:paraId="4A96211B" w14:textId="77777777" w:rsidR="00B61FCF" w:rsidRPr="009B40AE" w:rsidRDefault="00B61FCF" w:rsidP="005F0C3A">
      <w:pPr>
        <w:jc w:val="both"/>
        <w:rPr>
          <w:lang w:val="en-US"/>
          <w:rPrChange w:id="230" w:author="Cesar Carcamo" w:date="2017-05-10T09:13:00Z">
            <w:rPr>
              <w:lang w:val="es-ES"/>
            </w:rPr>
          </w:rPrChange>
        </w:rPr>
      </w:pPr>
    </w:p>
    <w:p w14:paraId="7C80E411" w14:textId="77777777" w:rsidR="00B61FCF" w:rsidRPr="009B40AE" w:rsidRDefault="00B61FCF" w:rsidP="005F0C3A">
      <w:pPr>
        <w:jc w:val="both"/>
        <w:rPr>
          <w:lang w:val="en-US"/>
          <w:rPrChange w:id="231" w:author="Cesar Carcamo" w:date="2017-05-10T09:13:00Z">
            <w:rPr>
              <w:lang w:val="es-ES"/>
            </w:rPr>
          </w:rPrChange>
        </w:rPr>
      </w:pPr>
    </w:p>
    <w:p w14:paraId="77BA6984" w14:textId="77777777" w:rsidR="00B61FCF" w:rsidRPr="009B40AE" w:rsidRDefault="00B61FCF" w:rsidP="005F0C3A">
      <w:pPr>
        <w:jc w:val="both"/>
        <w:rPr>
          <w:lang w:val="en-US"/>
          <w:rPrChange w:id="232" w:author="Cesar Carcamo" w:date="2017-05-10T09:13:00Z">
            <w:rPr>
              <w:lang w:val="es-ES"/>
            </w:rPr>
          </w:rPrChange>
        </w:rPr>
      </w:pPr>
    </w:p>
    <w:p w14:paraId="456EEB35" w14:textId="77777777" w:rsidR="00B61FCF" w:rsidRPr="009B40AE" w:rsidRDefault="00B61FCF" w:rsidP="005F0C3A">
      <w:pPr>
        <w:jc w:val="both"/>
        <w:rPr>
          <w:lang w:val="en-US"/>
          <w:rPrChange w:id="233" w:author="Cesar Carcamo" w:date="2017-05-10T09:13:00Z">
            <w:rPr>
              <w:lang w:val="es-ES"/>
            </w:rPr>
          </w:rPrChange>
        </w:rPr>
      </w:pPr>
    </w:p>
    <w:p w14:paraId="4B422CA4" w14:textId="77777777" w:rsidR="00302092" w:rsidRPr="009B40AE" w:rsidRDefault="00302092" w:rsidP="005F0C3A">
      <w:pPr>
        <w:jc w:val="both"/>
        <w:rPr>
          <w:lang w:val="en-US"/>
          <w:rPrChange w:id="234" w:author="Cesar Carcamo" w:date="2017-05-10T09:13:00Z">
            <w:rPr>
              <w:lang w:val="es-ES"/>
            </w:rPr>
          </w:rPrChange>
        </w:rPr>
      </w:pPr>
    </w:p>
    <w:p w14:paraId="44B767FE" w14:textId="77777777" w:rsidR="00302092" w:rsidRPr="009B40AE" w:rsidRDefault="00302092" w:rsidP="005F0C3A">
      <w:pPr>
        <w:jc w:val="both"/>
        <w:rPr>
          <w:lang w:val="en-US"/>
          <w:rPrChange w:id="235" w:author="Cesar Carcamo" w:date="2017-05-10T09:13:00Z">
            <w:rPr>
              <w:lang w:val="es-ES"/>
            </w:rPr>
          </w:rPrChange>
        </w:rPr>
      </w:pPr>
    </w:p>
    <w:p w14:paraId="4B1D6200" w14:textId="77777777" w:rsidR="005B7B09" w:rsidRPr="009B40AE" w:rsidRDefault="005B7B09" w:rsidP="005F0C3A">
      <w:pPr>
        <w:jc w:val="both"/>
        <w:rPr>
          <w:lang w:val="en-US"/>
          <w:rPrChange w:id="236" w:author="Cesar Carcamo" w:date="2017-05-10T09:13:00Z">
            <w:rPr>
              <w:lang w:val="es-ES"/>
            </w:rPr>
          </w:rPrChange>
        </w:rPr>
      </w:pPr>
    </w:p>
    <w:p w14:paraId="414574F7" w14:textId="77777777" w:rsidR="005B7B09" w:rsidRPr="009B40AE" w:rsidRDefault="005B7B09" w:rsidP="005F0C3A">
      <w:pPr>
        <w:jc w:val="both"/>
        <w:rPr>
          <w:lang w:val="en-US"/>
          <w:rPrChange w:id="237" w:author="Cesar Carcamo" w:date="2017-05-10T09:13:00Z">
            <w:rPr>
              <w:lang w:val="es-ES"/>
            </w:rPr>
          </w:rPrChange>
        </w:rPr>
      </w:pPr>
    </w:p>
    <w:p w14:paraId="20A4EED7" w14:textId="77777777" w:rsidR="005B7B09" w:rsidRPr="009B40AE" w:rsidRDefault="005B7B09" w:rsidP="005F0C3A">
      <w:pPr>
        <w:jc w:val="both"/>
        <w:rPr>
          <w:lang w:val="en-US"/>
          <w:rPrChange w:id="238" w:author="Cesar Carcamo" w:date="2017-05-10T09:13:00Z">
            <w:rPr>
              <w:lang w:val="es-ES"/>
            </w:rPr>
          </w:rPrChange>
        </w:rPr>
      </w:pPr>
    </w:p>
    <w:p w14:paraId="726B700A" w14:textId="77777777" w:rsidR="005B7B09" w:rsidRPr="009B40AE" w:rsidRDefault="005B7B09" w:rsidP="005F0C3A">
      <w:pPr>
        <w:jc w:val="both"/>
        <w:rPr>
          <w:lang w:val="en-US"/>
          <w:rPrChange w:id="239" w:author="Cesar Carcamo" w:date="2017-05-10T09:13:00Z">
            <w:rPr>
              <w:lang w:val="es-ES"/>
            </w:rPr>
          </w:rPrChange>
        </w:rPr>
      </w:pPr>
    </w:p>
    <w:p w14:paraId="1EB629D8" w14:textId="77777777" w:rsidR="00DB43C8" w:rsidRPr="009B40AE" w:rsidRDefault="00DB43C8" w:rsidP="005F0C3A">
      <w:pPr>
        <w:jc w:val="both"/>
        <w:rPr>
          <w:b/>
          <w:lang w:val="en-US"/>
          <w:rPrChange w:id="240" w:author="Cesar Carcamo" w:date="2017-05-10T09:13:00Z">
            <w:rPr>
              <w:b/>
              <w:lang w:val="es-ES"/>
            </w:rPr>
          </w:rPrChange>
        </w:rPr>
      </w:pPr>
    </w:p>
    <w:p w14:paraId="4D7000D6" w14:textId="77777777" w:rsidR="00DB43C8" w:rsidRPr="009B40AE" w:rsidRDefault="00DB43C8" w:rsidP="005F0C3A">
      <w:pPr>
        <w:jc w:val="both"/>
        <w:rPr>
          <w:b/>
          <w:lang w:val="en-US"/>
          <w:rPrChange w:id="241" w:author="Cesar Carcamo" w:date="2017-05-10T09:13:00Z">
            <w:rPr>
              <w:b/>
              <w:lang w:val="es-ES"/>
            </w:rPr>
          </w:rPrChange>
        </w:rPr>
      </w:pPr>
    </w:p>
    <w:p w14:paraId="5CDCE283" w14:textId="77777777" w:rsidR="00DB43C8" w:rsidRPr="009B40AE" w:rsidRDefault="00DB43C8" w:rsidP="005F0C3A">
      <w:pPr>
        <w:jc w:val="both"/>
        <w:rPr>
          <w:b/>
          <w:lang w:val="en-US"/>
          <w:rPrChange w:id="242" w:author="Cesar Carcamo" w:date="2017-05-10T09:13:00Z">
            <w:rPr>
              <w:b/>
              <w:lang w:val="es-ES"/>
            </w:rPr>
          </w:rPrChange>
        </w:rPr>
      </w:pPr>
    </w:p>
    <w:p w14:paraId="20EAB474" w14:textId="77777777" w:rsidR="00DB43C8" w:rsidRPr="009B40AE" w:rsidRDefault="00DB43C8" w:rsidP="005F0C3A">
      <w:pPr>
        <w:jc w:val="both"/>
        <w:rPr>
          <w:b/>
          <w:lang w:val="en-US"/>
          <w:rPrChange w:id="243" w:author="Cesar Carcamo" w:date="2017-05-10T09:13:00Z">
            <w:rPr>
              <w:b/>
              <w:lang w:val="es-ES"/>
            </w:rPr>
          </w:rPrChange>
        </w:rPr>
      </w:pPr>
    </w:p>
    <w:p w14:paraId="67197917" w14:textId="77777777" w:rsidR="00DB43C8" w:rsidRPr="009B40AE" w:rsidRDefault="00DB43C8" w:rsidP="005F0C3A">
      <w:pPr>
        <w:jc w:val="both"/>
        <w:rPr>
          <w:b/>
          <w:lang w:val="en-US"/>
          <w:rPrChange w:id="244" w:author="Cesar Carcamo" w:date="2017-05-10T09:13:00Z">
            <w:rPr>
              <w:b/>
              <w:lang w:val="es-ES"/>
            </w:rPr>
          </w:rPrChange>
        </w:rPr>
      </w:pPr>
    </w:p>
    <w:p w14:paraId="574754F9" w14:textId="77777777" w:rsidR="00DB43C8" w:rsidRPr="009B40AE" w:rsidRDefault="00DB43C8" w:rsidP="005F0C3A">
      <w:pPr>
        <w:jc w:val="both"/>
        <w:rPr>
          <w:b/>
          <w:lang w:val="en-US"/>
          <w:rPrChange w:id="245" w:author="Cesar Carcamo" w:date="2017-05-10T09:13:00Z">
            <w:rPr>
              <w:b/>
              <w:lang w:val="es-ES"/>
            </w:rPr>
          </w:rPrChange>
        </w:rPr>
      </w:pPr>
    </w:p>
    <w:p w14:paraId="6693CAB1" w14:textId="77777777" w:rsidR="00DB43C8" w:rsidRPr="009B40AE" w:rsidRDefault="00DB43C8" w:rsidP="005F0C3A">
      <w:pPr>
        <w:jc w:val="both"/>
        <w:rPr>
          <w:b/>
          <w:lang w:val="en-US"/>
          <w:rPrChange w:id="246" w:author="Cesar Carcamo" w:date="2017-05-10T09:13:00Z">
            <w:rPr>
              <w:b/>
              <w:lang w:val="es-ES"/>
            </w:rPr>
          </w:rPrChange>
        </w:rPr>
      </w:pPr>
    </w:p>
    <w:p w14:paraId="4ED3DA44" w14:textId="77777777" w:rsidR="00DB43C8" w:rsidRPr="009B40AE" w:rsidRDefault="00DB43C8" w:rsidP="005F0C3A">
      <w:pPr>
        <w:jc w:val="both"/>
        <w:rPr>
          <w:b/>
          <w:lang w:val="en-US"/>
          <w:rPrChange w:id="247" w:author="Cesar Carcamo" w:date="2017-05-10T09:13:00Z">
            <w:rPr>
              <w:b/>
              <w:lang w:val="es-ES"/>
            </w:rPr>
          </w:rPrChange>
        </w:rPr>
      </w:pPr>
    </w:p>
    <w:p w14:paraId="3069471C" w14:textId="77777777" w:rsidR="00DB43C8" w:rsidRPr="009B40AE" w:rsidRDefault="00DB43C8" w:rsidP="005F0C3A">
      <w:pPr>
        <w:jc w:val="both"/>
        <w:rPr>
          <w:b/>
          <w:lang w:val="en-US"/>
          <w:rPrChange w:id="248" w:author="Cesar Carcamo" w:date="2017-05-10T09:13:00Z">
            <w:rPr>
              <w:b/>
              <w:lang w:val="es-ES"/>
            </w:rPr>
          </w:rPrChange>
        </w:rPr>
      </w:pPr>
    </w:p>
    <w:p w14:paraId="51D9BFEF" w14:textId="77777777" w:rsidR="00DB43C8" w:rsidRPr="009B40AE" w:rsidRDefault="00DB43C8" w:rsidP="005F0C3A">
      <w:pPr>
        <w:jc w:val="both"/>
        <w:rPr>
          <w:b/>
          <w:lang w:val="en-US"/>
          <w:rPrChange w:id="249" w:author="Cesar Carcamo" w:date="2017-05-10T09:13:00Z">
            <w:rPr>
              <w:b/>
              <w:lang w:val="es-ES"/>
            </w:rPr>
          </w:rPrChange>
        </w:rPr>
      </w:pPr>
    </w:p>
    <w:p w14:paraId="29A50799" w14:textId="77777777" w:rsidR="00DB43C8" w:rsidRPr="009B40AE" w:rsidRDefault="00DB43C8" w:rsidP="005F0C3A">
      <w:pPr>
        <w:jc w:val="both"/>
        <w:rPr>
          <w:b/>
          <w:lang w:val="en-US"/>
          <w:rPrChange w:id="250" w:author="Cesar Carcamo" w:date="2017-05-10T09:13:00Z">
            <w:rPr>
              <w:b/>
              <w:lang w:val="es-ES"/>
            </w:rPr>
          </w:rPrChange>
        </w:rPr>
      </w:pPr>
    </w:p>
    <w:p w14:paraId="3B212EE8" w14:textId="77777777" w:rsidR="00DB43C8" w:rsidRPr="009B40AE" w:rsidRDefault="00DB43C8" w:rsidP="005F0C3A">
      <w:pPr>
        <w:jc w:val="both"/>
        <w:rPr>
          <w:b/>
          <w:lang w:val="en-US"/>
          <w:rPrChange w:id="251" w:author="Cesar Carcamo" w:date="2017-05-10T09:13:00Z">
            <w:rPr>
              <w:b/>
              <w:lang w:val="es-ES"/>
            </w:rPr>
          </w:rPrChange>
        </w:rPr>
      </w:pPr>
    </w:p>
    <w:p w14:paraId="03114836" w14:textId="77777777" w:rsidR="00DB43C8" w:rsidRPr="009B40AE" w:rsidRDefault="00DB43C8" w:rsidP="005F0C3A">
      <w:pPr>
        <w:jc w:val="both"/>
        <w:rPr>
          <w:b/>
          <w:lang w:val="en-US"/>
          <w:rPrChange w:id="252" w:author="Cesar Carcamo" w:date="2017-05-10T09:13:00Z">
            <w:rPr>
              <w:b/>
              <w:lang w:val="es-ES"/>
            </w:rPr>
          </w:rPrChange>
        </w:rPr>
      </w:pPr>
    </w:p>
    <w:p w14:paraId="490BEF7F" w14:textId="77777777" w:rsidR="00DB43C8" w:rsidRPr="009B40AE" w:rsidRDefault="00DB43C8" w:rsidP="005F0C3A">
      <w:pPr>
        <w:jc w:val="both"/>
        <w:rPr>
          <w:b/>
          <w:lang w:val="en-US"/>
          <w:rPrChange w:id="253" w:author="Cesar Carcamo" w:date="2017-05-10T09:13:00Z">
            <w:rPr>
              <w:b/>
              <w:lang w:val="es-ES"/>
            </w:rPr>
          </w:rPrChange>
        </w:rPr>
      </w:pPr>
    </w:p>
    <w:p w14:paraId="69EFB799" w14:textId="77777777" w:rsidR="00DB43C8" w:rsidRPr="009B40AE" w:rsidRDefault="00DB43C8" w:rsidP="005F0C3A">
      <w:pPr>
        <w:jc w:val="both"/>
        <w:rPr>
          <w:b/>
          <w:lang w:val="en-US"/>
          <w:rPrChange w:id="254" w:author="Cesar Carcamo" w:date="2017-05-10T09:13:00Z">
            <w:rPr>
              <w:b/>
              <w:lang w:val="es-ES"/>
            </w:rPr>
          </w:rPrChange>
        </w:rPr>
      </w:pPr>
    </w:p>
    <w:p w14:paraId="2C635EF8" w14:textId="77777777" w:rsidR="00DB43C8" w:rsidRPr="009B40AE" w:rsidRDefault="00DB43C8" w:rsidP="005F0C3A">
      <w:pPr>
        <w:jc w:val="both"/>
        <w:rPr>
          <w:b/>
          <w:lang w:val="en-US"/>
          <w:rPrChange w:id="255" w:author="Cesar Carcamo" w:date="2017-05-10T09:13:00Z">
            <w:rPr>
              <w:b/>
              <w:lang w:val="es-ES"/>
            </w:rPr>
          </w:rPrChange>
        </w:rPr>
      </w:pPr>
    </w:p>
    <w:p w14:paraId="7B3F29A1" w14:textId="77777777" w:rsidR="00DB43C8" w:rsidRPr="009B40AE" w:rsidRDefault="00DB43C8" w:rsidP="005F0C3A">
      <w:pPr>
        <w:jc w:val="both"/>
        <w:rPr>
          <w:b/>
          <w:lang w:val="en-US"/>
          <w:rPrChange w:id="256" w:author="Cesar Carcamo" w:date="2017-05-10T09:13:00Z">
            <w:rPr>
              <w:b/>
              <w:lang w:val="es-ES"/>
            </w:rPr>
          </w:rPrChange>
        </w:rPr>
      </w:pPr>
    </w:p>
    <w:p w14:paraId="412D0803" w14:textId="77777777" w:rsidR="00DB43C8" w:rsidRPr="009B40AE" w:rsidRDefault="00DB43C8" w:rsidP="005F0C3A">
      <w:pPr>
        <w:jc w:val="both"/>
        <w:rPr>
          <w:b/>
          <w:lang w:val="en-US"/>
          <w:rPrChange w:id="257" w:author="Cesar Carcamo" w:date="2017-05-10T09:13:00Z">
            <w:rPr>
              <w:b/>
              <w:lang w:val="es-ES"/>
            </w:rPr>
          </w:rPrChange>
        </w:rPr>
      </w:pPr>
    </w:p>
    <w:p w14:paraId="7799451C" w14:textId="77777777" w:rsidR="00DB43C8" w:rsidRPr="009B40AE" w:rsidRDefault="00DB43C8" w:rsidP="005F0C3A">
      <w:pPr>
        <w:jc w:val="both"/>
        <w:rPr>
          <w:b/>
          <w:lang w:val="en-US"/>
          <w:rPrChange w:id="258" w:author="Cesar Carcamo" w:date="2017-05-10T09:13:00Z">
            <w:rPr>
              <w:b/>
              <w:lang w:val="es-ES"/>
            </w:rPr>
          </w:rPrChange>
        </w:rPr>
      </w:pPr>
    </w:p>
    <w:p w14:paraId="4DFD4433" w14:textId="77777777" w:rsidR="00DB43C8" w:rsidRPr="009B40AE" w:rsidRDefault="00DB43C8" w:rsidP="005F0C3A">
      <w:pPr>
        <w:jc w:val="both"/>
        <w:rPr>
          <w:b/>
          <w:lang w:val="en-US"/>
          <w:rPrChange w:id="259" w:author="Cesar Carcamo" w:date="2017-05-10T09:13:00Z">
            <w:rPr>
              <w:b/>
              <w:lang w:val="es-ES"/>
            </w:rPr>
          </w:rPrChange>
        </w:rPr>
      </w:pPr>
    </w:p>
    <w:p w14:paraId="082E2A47" w14:textId="77777777" w:rsidR="00DB43C8" w:rsidRPr="009B40AE" w:rsidRDefault="00DB43C8" w:rsidP="005F0C3A">
      <w:pPr>
        <w:jc w:val="both"/>
        <w:rPr>
          <w:b/>
          <w:lang w:val="en-US"/>
          <w:rPrChange w:id="260" w:author="Cesar Carcamo" w:date="2017-05-10T09:13:00Z">
            <w:rPr>
              <w:b/>
              <w:lang w:val="es-ES"/>
            </w:rPr>
          </w:rPrChange>
        </w:rPr>
      </w:pPr>
    </w:p>
    <w:p w14:paraId="6E189FC9" w14:textId="77777777" w:rsidR="00DB43C8" w:rsidRPr="009B40AE" w:rsidRDefault="00DB43C8" w:rsidP="005F0C3A">
      <w:pPr>
        <w:jc w:val="both"/>
        <w:rPr>
          <w:b/>
          <w:lang w:val="en-US"/>
          <w:rPrChange w:id="261" w:author="Cesar Carcamo" w:date="2017-05-10T09:13:00Z">
            <w:rPr>
              <w:b/>
              <w:lang w:val="es-ES"/>
            </w:rPr>
          </w:rPrChange>
        </w:rPr>
      </w:pPr>
    </w:p>
    <w:p w14:paraId="41B6D27D" w14:textId="77777777" w:rsidR="00DB43C8" w:rsidRPr="009B40AE" w:rsidRDefault="00DB43C8" w:rsidP="005F0C3A">
      <w:pPr>
        <w:jc w:val="both"/>
        <w:rPr>
          <w:b/>
          <w:lang w:val="en-US"/>
          <w:rPrChange w:id="262" w:author="Cesar Carcamo" w:date="2017-05-10T09:13:00Z">
            <w:rPr>
              <w:b/>
              <w:lang w:val="es-ES"/>
            </w:rPr>
          </w:rPrChange>
        </w:rPr>
      </w:pPr>
    </w:p>
    <w:p w14:paraId="1DB5D19D" w14:textId="77777777" w:rsidR="00DB43C8" w:rsidRPr="009B40AE" w:rsidRDefault="00DB43C8" w:rsidP="005F0C3A">
      <w:pPr>
        <w:jc w:val="both"/>
        <w:rPr>
          <w:b/>
          <w:lang w:val="en-US"/>
          <w:rPrChange w:id="263" w:author="Cesar Carcamo" w:date="2017-05-10T09:13:00Z">
            <w:rPr>
              <w:b/>
              <w:lang w:val="es-ES"/>
            </w:rPr>
          </w:rPrChange>
        </w:rPr>
      </w:pPr>
    </w:p>
    <w:p w14:paraId="63374375" w14:textId="77777777" w:rsidR="00DB43C8" w:rsidRPr="009B40AE" w:rsidRDefault="00DB43C8" w:rsidP="005F0C3A">
      <w:pPr>
        <w:jc w:val="both"/>
        <w:rPr>
          <w:b/>
          <w:lang w:val="en-US"/>
          <w:rPrChange w:id="264" w:author="Cesar Carcamo" w:date="2017-05-10T09:13:00Z">
            <w:rPr>
              <w:b/>
              <w:lang w:val="es-ES"/>
            </w:rPr>
          </w:rPrChange>
        </w:rPr>
      </w:pPr>
    </w:p>
    <w:p w14:paraId="5A23CE06" w14:textId="77777777" w:rsidR="00DB43C8" w:rsidRPr="009B40AE" w:rsidRDefault="00DB43C8" w:rsidP="005F0C3A">
      <w:pPr>
        <w:jc w:val="both"/>
        <w:rPr>
          <w:b/>
          <w:lang w:val="en-US"/>
          <w:rPrChange w:id="265" w:author="Cesar Carcamo" w:date="2017-05-10T09:13:00Z">
            <w:rPr>
              <w:b/>
              <w:lang w:val="es-ES"/>
            </w:rPr>
          </w:rPrChange>
        </w:rPr>
      </w:pPr>
    </w:p>
    <w:p w14:paraId="2AA392F3" w14:textId="77777777" w:rsidR="00DB43C8" w:rsidRPr="009B40AE" w:rsidRDefault="00DB43C8" w:rsidP="005F0C3A">
      <w:pPr>
        <w:jc w:val="both"/>
        <w:rPr>
          <w:b/>
          <w:lang w:val="en-US"/>
          <w:rPrChange w:id="266" w:author="Cesar Carcamo" w:date="2017-05-10T09:13:00Z">
            <w:rPr>
              <w:b/>
              <w:lang w:val="es-ES"/>
            </w:rPr>
          </w:rPrChange>
        </w:rPr>
      </w:pPr>
    </w:p>
    <w:p w14:paraId="604934CA" w14:textId="77777777" w:rsidR="00DB43C8" w:rsidRPr="009B40AE" w:rsidRDefault="00DB43C8" w:rsidP="005F0C3A">
      <w:pPr>
        <w:jc w:val="both"/>
        <w:rPr>
          <w:b/>
          <w:lang w:val="en-US"/>
          <w:rPrChange w:id="267" w:author="Cesar Carcamo" w:date="2017-05-10T09:13:00Z">
            <w:rPr>
              <w:b/>
              <w:lang w:val="es-ES"/>
            </w:rPr>
          </w:rPrChange>
        </w:rPr>
      </w:pPr>
    </w:p>
    <w:p w14:paraId="737B1248" w14:textId="77777777" w:rsidR="00DB43C8" w:rsidRPr="009B40AE" w:rsidRDefault="00DB43C8" w:rsidP="005F0C3A">
      <w:pPr>
        <w:jc w:val="both"/>
        <w:rPr>
          <w:b/>
          <w:lang w:val="en-US"/>
          <w:rPrChange w:id="268" w:author="Cesar Carcamo" w:date="2017-05-10T09:13:00Z">
            <w:rPr>
              <w:b/>
              <w:lang w:val="es-ES"/>
            </w:rPr>
          </w:rPrChange>
        </w:rPr>
      </w:pPr>
    </w:p>
    <w:p w14:paraId="53793962" w14:textId="77777777" w:rsidR="00DB43C8" w:rsidRPr="009B40AE" w:rsidRDefault="00DB43C8" w:rsidP="005F0C3A">
      <w:pPr>
        <w:jc w:val="both"/>
        <w:rPr>
          <w:b/>
          <w:lang w:val="en-US"/>
          <w:rPrChange w:id="269" w:author="Cesar Carcamo" w:date="2017-05-10T09:13:00Z">
            <w:rPr>
              <w:b/>
              <w:lang w:val="es-ES"/>
            </w:rPr>
          </w:rPrChange>
        </w:rPr>
      </w:pPr>
    </w:p>
    <w:p w14:paraId="6C9B4DB9" w14:textId="77777777" w:rsidR="00DB43C8" w:rsidRPr="009B40AE" w:rsidRDefault="00DB43C8" w:rsidP="005F0C3A">
      <w:pPr>
        <w:jc w:val="both"/>
        <w:rPr>
          <w:b/>
          <w:lang w:val="en-US"/>
          <w:rPrChange w:id="270" w:author="Cesar Carcamo" w:date="2017-05-10T09:13:00Z">
            <w:rPr>
              <w:b/>
              <w:lang w:val="es-ES"/>
            </w:rPr>
          </w:rPrChange>
        </w:rPr>
      </w:pPr>
    </w:p>
    <w:p w14:paraId="1D01AC58" w14:textId="77777777" w:rsidR="00DB43C8" w:rsidRPr="009B40AE" w:rsidRDefault="00DB43C8" w:rsidP="005F0C3A">
      <w:pPr>
        <w:jc w:val="both"/>
        <w:rPr>
          <w:b/>
          <w:lang w:val="en-US"/>
          <w:rPrChange w:id="271" w:author="Cesar Carcamo" w:date="2017-05-10T09:13:00Z">
            <w:rPr>
              <w:b/>
              <w:lang w:val="es-ES"/>
            </w:rPr>
          </w:rPrChange>
        </w:rPr>
      </w:pPr>
    </w:p>
    <w:p w14:paraId="643D6271" w14:textId="77777777" w:rsidR="00DB43C8" w:rsidRPr="009B40AE" w:rsidRDefault="00DB43C8" w:rsidP="005F0C3A">
      <w:pPr>
        <w:jc w:val="both"/>
        <w:rPr>
          <w:b/>
          <w:lang w:val="en-US"/>
          <w:rPrChange w:id="272" w:author="Cesar Carcamo" w:date="2017-05-10T09:13:00Z">
            <w:rPr>
              <w:b/>
              <w:lang w:val="es-ES"/>
            </w:rPr>
          </w:rPrChange>
        </w:rPr>
      </w:pPr>
    </w:p>
    <w:p w14:paraId="21F664EA" w14:textId="77777777" w:rsidR="00DB43C8" w:rsidRPr="009B40AE" w:rsidRDefault="00DB43C8" w:rsidP="005F0C3A">
      <w:pPr>
        <w:jc w:val="both"/>
        <w:rPr>
          <w:b/>
          <w:lang w:val="en-US"/>
          <w:rPrChange w:id="273" w:author="Cesar Carcamo" w:date="2017-05-10T09:13:00Z">
            <w:rPr>
              <w:b/>
              <w:lang w:val="es-ES"/>
            </w:rPr>
          </w:rPrChange>
        </w:rPr>
      </w:pPr>
    </w:p>
    <w:p w14:paraId="048A3303" w14:textId="77777777" w:rsidR="005B7B09" w:rsidRPr="008B7F91" w:rsidRDefault="009424E0" w:rsidP="005F0C3A">
      <w:pPr>
        <w:jc w:val="both"/>
        <w:rPr>
          <w:b/>
          <w:lang w:val="es-ES"/>
        </w:rPr>
      </w:pPr>
      <w:r w:rsidRPr="00F66265">
        <w:rPr>
          <w:b/>
          <w:highlight w:val="yellow"/>
          <w:lang w:val="es-ES"/>
        </w:rPr>
        <w:t>A</w:t>
      </w:r>
      <w:r w:rsidR="00D8130F" w:rsidRPr="00F66265">
        <w:rPr>
          <w:b/>
          <w:highlight w:val="yellow"/>
          <w:lang w:val="es-ES"/>
        </w:rPr>
        <w:t>nexo 1. Encues</w:t>
      </w:r>
      <w:r w:rsidR="008B7F91" w:rsidRPr="00F66265">
        <w:rPr>
          <w:b/>
          <w:highlight w:val="yellow"/>
          <w:lang w:val="es-ES"/>
        </w:rPr>
        <w:t>ta de Evaluación del Sistema Interno para Solicitudes del Asegurado (SISA)</w:t>
      </w:r>
    </w:p>
    <w:p w14:paraId="44D3B0F0" w14:textId="77777777" w:rsidR="0071477E" w:rsidRDefault="0071477E" w:rsidP="005F0C3A">
      <w:pPr>
        <w:jc w:val="both"/>
        <w:rPr>
          <w:lang w:val="es-ES"/>
        </w:rPr>
      </w:pPr>
    </w:p>
    <w:p w14:paraId="0837BF88" w14:textId="77777777" w:rsidR="0071477E" w:rsidRPr="00CE22C1" w:rsidRDefault="0071477E" w:rsidP="005F0C3A">
      <w:pPr>
        <w:jc w:val="both"/>
        <w:rPr>
          <w:b/>
          <w:lang w:val="es-ES"/>
        </w:rPr>
      </w:pPr>
      <w:r w:rsidRPr="00CE22C1">
        <w:rPr>
          <w:b/>
          <w:lang w:val="es-ES"/>
        </w:rPr>
        <w:t>Usabilidad</w:t>
      </w:r>
    </w:p>
    <w:p w14:paraId="5DBB7DCD" w14:textId="77777777" w:rsidR="00676C52" w:rsidRDefault="00676C52" w:rsidP="005F0C3A">
      <w:pPr>
        <w:jc w:val="both"/>
        <w:rPr>
          <w:lang w:val="es-ES"/>
        </w:rPr>
      </w:pPr>
    </w:p>
    <w:p w14:paraId="7CD6008E" w14:textId="77777777" w:rsidR="00676C52" w:rsidRDefault="00676C52" w:rsidP="005F0C3A">
      <w:pPr>
        <w:jc w:val="both"/>
        <w:rPr>
          <w:lang w:val="es-ES"/>
        </w:rPr>
      </w:pPr>
      <w:r>
        <w:rPr>
          <w:lang w:val="es-ES"/>
        </w:rPr>
        <w:t>Todas las preguntas de esta sección se refieren a la usabilidad del SISA (Sistema Interno para Solicitudes del Asegurado)</w:t>
      </w:r>
    </w:p>
    <w:p w14:paraId="38E034AF" w14:textId="77777777" w:rsidR="00676C52" w:rsidRDefault="00676C52" w:rsidP="005F0C3A">
      <w:pPr>
        <w:jc w:val="both"/>
        <w:rPr>
          <w:lang w:val="es-ES"/>
        </w:rPr>
      </w:pPr>
    </w:p>
    <w:p w14:paraId="0C51E309" w14:textId="77777777" w:rsidR="00676C52" w:rsidRDefault="00676C52" w:rsidP="005F0C3A">
      <w:pPr>
        <w:pStyle w:val="Prrafodelista"/>
        <w:numPr>
          <w:ilvl w:val="0"/>
          <w:numId w:val="17"/>
        </w:numPr>
        <w:jc w:val="both"/>
        <w:rPr>
          <w:lang w:val="es-ES"/>
        </w:rPr>
      </w:pPr>
      <w:r>
        <w:rPr>
          <w:lang w:val="es-ES"/>
        </w:rPr>
        <w:t>El SISA me ayuda a ser más efectivo</w:t>
      </w:r>
    </w:p>
    <w:p w14:paraId="3C7F925B"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051E8ED8" w14:textId="77777777" w:rsidR="008C7830" w:rsidRDefault="008C7830" w:rsidP="005F0C3A">
      <w:pPr>
        <w:pStyle w:val="Prrafodelista"/>
        <w:numPr>
          <w:ilvl w:val="1"/>
          <w:numId w:val="17"/>
        </w:numPr>
        <w:jc w:val="both"/>
        <w:rPr>
          <w:lang w:val="es-ES"/>
        </w:rPr>
      </w:pPr>
      <w:r>
        <w:rPr>
          <w:lang w:val="es-ES"/>
        </w:rPr>
        <w:t>En Desacuerdo</w:t>
      </w:r>
    </w:p>
    <w:p w14:paraId="005AA986" w14:textId="77777777" w:rsidR="008C7830" w:rsidRDefault="008C7830" w:rsidP="005F0C3A">
      <w:pPr>
        <w:pStyle w:val="Prrafodelista"/>
        <w:numPr>
          <w:ilvl w:val="1"/>
          <w:numId w:val="17"/>
        </w:numPr>
        <w:jc w:val="both"/>
        <w:rPr>
          <w:lang w:val="es-ES"/>
        </w:rPr>
      </w:pPr>
      <w:r>
        <w:rPr>
          <w:lang w:val="es-ES"/>
        </w:rPr>
        <w:t>Ni de acuerdo ni en desacuerdo</w:t>
      </w:r>
    </w:p>
    <w:p w14:paraId="31261DDF" w14:textId="77777777" w:rsidR="008C7830" w:rsidRDefault="008C7830" w:rsidP="005F0C3A">
      <w:pPr>
        <w:pStyle w:val="Prrafodelista"/>
        <w:numPr>
          <w:ilvl w:val="1"/>
          <w:numId w:val="17"/>
        </w:numPr>
        <w:jc w:val="both"/>
        <w:rPr>
          <w:lang w:val="es-ES"/>
        </w:rPr>
      </w:pPr>
      <w:r>
        <w:rPr>
          <w:lang w:val="es-ES"/>
        </w:rPr>
        <w:t>De Acuerdo</w:t>
      </w:r>
    </w:p>
    <w:p w14:paraId="1E54C397" w14:textId="77777777" w:rsidR="008C7830" w:rsidRDefault="008C7830" w:rsidP="005F0C3A">
      <w:pPr>
        <w:pStyle w:val="Prrafodelista"/>
        <w:numPr>
          <w:ilvl w:val="1"/>
          <w:numId w:val="17"/>
        </w:numPr>
        <w:jc w:val="both"/>
        <w:rPr>
          <w:lang w:val="es-ES"/>
        </w:rPr>
      </w:pPr>
      <w:r>
        <w:rPr>
          <w:lang w:val="es-ES"/>
        </w:rPr>
        <w:t>Totalmente de acuerdo</w:t>
      </w:r>
    </w:p>
    <w:p w14:paraId="34E035F9" w14:textId="77777777" w:rsidR="008C7830" w:rsidRDefault="008C7830" w:rsidP="005F0C3A">
      <w:pPr>
        <w:pStyle w:val="Prrafodelista"/>
        <w:ind w:left="1440"/>
        <w:jc w:val="both"/>
        <w:rPr>
          <w:lang w:val="es-ES"/>
        </w:rPr>
      </w:pPr>
    </w:p>
    <w:p w14:paraId="18835B30" w14:textId="77777777" w:rsidR="00676C52" w:rsidRDefault="00676C52" w:rsidP="005F0C3A">
      <w:pPr>
        <w:pStyle w:val="Prrafodelista"/>
        <w:numPr>
          <w:ilvl w:val="0"/>
          <w:numId w:val="17"/>
        </w:numPr>
        <w:jc w:val="both"/>
        <w:rPr>
          <w:lang w:val="es-ES"/>
        </w:rPr>
      </w:pPr>
      <w:r>
        <w:rPr>
          <w:lang w:val="es-ES"/>
        </w:rPr>
        <w:t>El SISA me ayuda a ser más productivo</w:t>
      </w:r>
    </w:p>
    <w:p w14:paraId="024E1017"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07CBF90F" w14:textId="77777777" w:rsidR="008C7830" w:rsidRDefault="008C7830" w:rsidP="005F0C3A">
      <w:pPr>
        <w:pStyle w:val="Prrafodelista"/>
        <w:numPr>
          <w:ilvl w:val="1"/>
          <w:numId w:val="17"/>
        </w:numPr>
        <w:jc w:val="both"/>
        <w:rPr>
          <w:lang w:val="es-ES"/>
        </w:rPr>
      </w:pPr>
      <w:r>
        <w:rPr>
          <w:lang w:val="es-ES"/>
        </w:rPr>
        <w:t>En Desacuerdo</w:t>
      </w:r>
    </w:p>
    <w:p w14:paraId="371E587E" w14:textId="77777777" w:rsidR="008C7830" w:rsidRDefault="008C7830" w:rsidP="005F0C3A">
      <w:pPr>
        <w:pStyle w:val="Prrafodelista"/>
        <w:numPr>
          <w:ilvl w:val="1"/>
          <w:numId w:val="17"/>
        </w:numPr>
        <w:jc w:val="both"/>
        <w:rPr>
          <w:lang w:val="es-ES"/>
        </w:rPr>
      </w:pPr>
      <w:r>
        <w:rPr>
          <w:lang w:val="es-ES"/>
        </w:rPr>
        <w:t>Ni de acuerdo ni en desacuerdo</w:t>
      </w:r>
    </w:p>
    <w:p w14:paraId="2235B268" w14:textId="77777777" w:rsidR="008C7830" w:rsidRDefault="008C7830" w:rsidP="005F0C3A">
      <w:pPr>
        <w:pStyle w:val="Prrafodelista"/>
        <w:numPr>
          <w:ilvl w:val="1"/>
          <w:numId w:val="17"/>
        </w:numPr>
        <w:jc w:val="both"/>
        <w:rPr>
          <w:lang w:val="es-ES"/>
        </w:rPr>
      </w:pPr>
      <w:r>
        <w:rPr>
          <w:lang w:val="es-ES"/>
        </w:rPr>
        <w:t>De Acuerdo</w:t>
      </w:r>
    </w:p>
    <w:p w14:paraId="010A05C5" w14:textId="77777777" w:rsidR="008C7830" w:rsidRDefault="008C7830" w:rsidP="005F0C3A">
      <w:pPr>
        <w:pStyle w:val="Prrafodelista"/>
        <w:numPr>
          <w:ilvl w:val="1"/>
          <w:numId w:val="17"/>
        </w:numPr>
        <w:jc w:val="both"/>
        <w:rPr>
          <w:lang w:val="es-ES"/>
        </w:rPr>
      </w:pPr>
      <w:r>
        <w:rPr>
          <w:lang w:val="es-ES"/>
        </w:rPr>
        <w:t>Totalmente de acuerdo</w:t>
      </w:r>
    </w:p>
    <w:p w14:paraId="788BFCB4" w14:textId="77777777" w:rsidR="008C7830" w:rsidRDefault="008C7830" w:rsidP="005F0C3A">
      <w:pPr>
        <w:pStyle w:val="Prrafodelista"/>
        <w:ind w:left="1440"/>
        <w:jc w:val="both"/>
        <w:rPr>
          <w:lang w:val="es-ES"/>
        </w:rPr>
      </w:pPr>
    </w:p>
    <w:p w14:paraId="2D6A70B1" w14:textId="77777777" w:rsidR="00676C52" w:rsidRDefault="00676C52" w:rsidP="005F0C3A">
      <w:pPr>
        <w:pStyle w:val="Prrafodelista"/>
        <w:numPr>
          <w:ilvl w:val="0"/>
          <w:numId w:val="17"/>
        </w:numPr>
        <w:jc w:val="both"/>
        <w:rPr>
          <w:lang w:val="es-ES"/>
        </w:rPr>
      </w:pPr>
      <w:r>
        <w:rPr>
          <w:lang w:val="es-ES"/>
        </w:rPr>
        <w:t>El SISA es útil</w:t>
      </w:r>
    </w:p>
    <w:p w14:paraId="6771F982"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A7DEDCF" w14:textId="77777777" w:rsidR="008C7830" w:rsidRDefault="008C7830" w:rsidP="005F0C3A">
      <w:pPr>
        <w:pStyle w:val="Prrafodelista"/>
        <w:numPr>
          <w:ilvl w:val="1"/>
          <w:numId w:val="17"/>
        </w:numPr>
        <w:jc w:val="both"/>
        <w:rPr>
          <w:lang w:val="es-ES"/>
        </w:rPr>
      </w:pPr>
      <w:r>
        <w:rPr>
          <w:lang w:val="es-ES"/>
        </w:rPr>
        <w:t>En Desacuerdo</w:t>
      </w:r>
    </w:p>
    <w:p w14:paraId="6C18E228" w14:textId="77777777" w:rsidR="008C7830" w:rsidRDefault="008C7830" w:rsidP="005F0C3A">
      <w:pPr>
        <w:pStyle w:val="Prrafodelista"/>
        <w:numPr>
          <w:ilvl w:val="1"/>
          <w:numId w:val="17"/>
        </w:numPr>
        <w:jc w:val="both"/>
        <w:rPr>
          <w:lang w:val="es-ES"/>
        </w:rPr>
      </w:pPr>
      <w:r>
        <w:rPr>
          <w:lang w:val="es-ES"/>
        </w:rPr>
        <w:t>Ni de acuerdo ni en desacuerdo</w:t>
      </w:r>
    </w:p>
    <w:p w14:paraId="11A90F12" w14:textId="77777777" w:rsidR="008C7830" w:rsidRDefault="008C7830" w:rsidP="005F0C3A">
      <w:pPr>
        <w:pStyle w:val="Prrafodelista"/>
        <w:numPr>
          <w:ilvl w:val="1"/>
          <w:numId w:val="17"/>
        </w:numPr>
        <w:jc w:val="both"/>
        <w:rPr>
          <w:lang w:val="es-ES"/>
        </w:rPr>
      </w:pPr>
      <w:r>
        <w:rPr>
          <w:lang w:val="es-ES"/>
        </w:rPr>
        <w:t>De Acuerdo</w:t>
      </w:r>
    </w:p>
    <w:p w14:paraId="1DB3E6CE" w14:textId="77777777" w:rsidR="008C7830" w:rsidRDefault="008C7830" w:rsidP="005F0C3A">
      <w:pPr>
        <w:pStyle w:val="Prrafodelista"/>
        <w:numPr>
          <w:ilvl w:val="1"/>
          <w:numId w:val="17"/>
        </w:numPr>
        <w:jc w:val="both"/>
        <w:rPr>
          <w:lang w:val="es-ES"/>
        </w:rPr>
      </w:pPr>
      <w:r>
        <w:rPr>
          <w:lang w:val="es-ES"/>
        </w:rPr>
        <w:t>Totalmente de acuerdo</w:t>
      </w:r>
    </w:p>
    <w:p w14:paraId="19AA2855" w14:textId="77777777" w:rsidR="008C7830" w:rsidRDefault="008C7830" w:rsidP="005F0C3A">
      <w:pPr>
        <w:pStyle w:val="Prrafodelista"/>
        <w:ind w:left="1440"/>
        <w:jc w:val="both"/>
        <w:rPr>
          <w:lang w:val="es-ES"/>
        </w:rPr>
      </w:pPr>
    </w:p>
    <w:p w14:paraId="2FDA00E6" w14:textId="77777777" w:rsidR="00BA4F3C" w:rsidRDefault="00BA4F3C" w:rsidP="005F0C3A">
      <w:pPr>
        <w:pStyle w:val="Prrafodelista"/>
        <w:numPr>
          <w:ilvl w:val="0"/>
          <w:numId w:val="17"/>
        </w:numPr>
        <w:jc w:val="both"/>
        <w:rPr>
          <w:lang w:val="es-ES"/>
        </w:rPr>
      </w:pPr>
      <w:r>
        <w:rPr>
          <w:lang w:val="es-ES"/>
        </w:rPr>
        <w:t>El SISA cumple mis necesidades</w:t>
      </w:r>
    </w:p>
    <w:p w14:paraId="59613DFC"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0293E2DD" w14:textId="77777777" w:rsidR="008C7830" w:rsidRDefault="008C7830" w:rsidP="005F0C3A">
      <w:pPr>
        <w:pStyle w:val="Prrafodelista"/>
        <w:numPr>
          <w:ilvl w:val="1"/>
          <w:numId w:val="17"/>
        </w:numPr>
        <w:jc w:val="both"/>
        <w:rPr>
          <w:lang w:val="es-ES"/>
        </w:rPr>
      </w:pPr>
      <w:r>
        <w:rPr>
          <w:lang w:val="es-ES"/>
        </w:rPr>
        <w:lastRenderedPageBreak/>
        <w:t>En Desacuerdo</w:t>
      </w:r>
    </w:p>
    <w:p w14:paraId="7E72E47D" w14:textId="77777777" w:rsidR="008C7830" w:rsidRDefault="008C7830" w:rsidP="005F0C3A">
      <w:pPr>
        <w:pStyle w:val="Prrafodelista"/>
        <w:numPr>
          <w:ilvl w:val="1"/>
          <w:numId w:val="17"/>
        </w:numPr>
        <w:jc w:val="both"/>
        <w:rPr>
          <w:lang w:val="es-ES"/>
        </w:rPr>
      </w:pPr>
      <w:r>
        <w:rPr>
          <w:lang w:val="es-ES"/>
        </w:rPr>
        <w:t>Ni de acuerdo ni en desacuerdo</w:t>
      </w:r>
    </w:p>
    <w:p w14:paraId="18B49610" w14:textId="77777777" w:rsidR="008C7830" w:rsidRDefault="008C7830" w:rsidP="005F0C3A">
      <w:pPr>
        <w:pStyle w:val="Prrafodelista"/>
        <w:numPr>
          <w:ilvl w:val="1"/>
          <w:numId w:val="17"/>
        </w:numPr>
        <w:jc w:val="both"/>
        <w:rPr>
          <w:lang w:val="es-ES"/>
        </w:rPr>
      </w:pPr>
      <w:r>
        <w:rPr>
          <w:lang w:val="es-ES"/>
        </w:rPr>
        <w:t>De Acuerdo</w:t>
      </w:r>
    </w:p>
    <w:p w14:paraId="62ED9796" w14:textId="77777777" w:rsidR="008C7830" w:rsidRDefault="008C7830" w:rsidP="005F0C3A">
      <w:pPr>
        <w:pStyle w:val="Prrafodelista"/>
        <w:numPr>
          <w:ilvl w:val="1"/>
          <w:numId w:val="17"/>
        </w:numPr>
        <w:jc w:val="both"/>
        <w:rPr>
          <w:lang w:val="es-ES"/>
        </w:rPr>
      </w:pPr>
      <w:r>
        <w:rPr>
          <w:lang w:val="es-ES"/>
        </w:rPr>
        <w:t>Totalmente de acuerdo</w:t>
      </w:r>
    </w:p>
    <w:p w14:paraId="4FDD4309" w14:textId="77777777" w:rsidR="008C7830" w:rsidRDefault="008C7830" w:rsidP="005F0C3A">
      <w:pPr>
        <w:pStyle w:val="Prrafodelista"/>
        <w:ind w:left="1440"/>
        <w:jc w:val="both"/>
        <w:rPr>
          <w:lang w:val="es-ES"/>
        </w:rPr>
      </w:pPr>
    </w:p>
    <w:p w14:paraId="76619F89" w14:textId="77777777" w:rsidR="00BA4F3C" w:rsidRDefault="00BA4F3C" w:rsidP="005F0C3A">
      <w:pPr>
        <w:pStyle w:val="Prrafodelista"/>
        <w:numPr>
          <w:ilvl w:val="0"/>
          <w:numId w:val="17"/>
        </w:numPr>
        <w:jc w:val="both"/>
        <w:rPr>
          <w:lang w:val="es-ES"/>
        </w:rPr>
      </w:pPr>
      <w:r>
        <w:rPr>
          <w:lang w:val="es-ES"/>
        </w:rPr>
        <w:t>El SISA tiene las funciones que necesito</w:t>
      </w:r>
    </w:p>
    <w:p w14:paraId="1A3240DC"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4EEF597" w14:textId="77777777" w:rsidR="008C7830" w:rsidRDefault="008C7830" w:rsidP="005F0C3A">
      <w:pPr>
        <w:pStyle w:val="Prrafodelista"/>
        <w:numPr>
          <w:ilvl w:val="1"/>
          <w:numId w:val="17"/>
        </w:numPr>
        <w:jc w:val="both"/>
        <w:rPr>
          <w:lang w:val="es-ES"/>
        </w:rPr>
      </w:pPr>
      <w:r>
        <w:rPr>
          <w:lang w:val="es-ES"/>
        </w:rPr>
        <w:t>En Desacuerdo</w:t>
      </w:r>
    </w:p>
    <w:p w14:paraId="2E506824" w14:textId="77777777" w:rsidR="008C7830" w:rsidRDefault="008C7830" w:rsidP="005F0C3A">
      <w:pPr>
        <w:pStyle w:val="Prrafodelista"/>
        <w:numPr>
          <w:ilvl w:val="1"/>
          <w:numId w:val="17"/>
        </w:numPr>
        <w:jc w:val="both"/>
        <w:rPr>
          <w:lang w:val="es-ES"/>
        </w:rPr>
      </w:pPr>
      <w:r>
        <w:rPr>
          <w:lang w:val="es-ES"/>
        </w:rPr>
        <w:t>Ni de acuerdo ni en desacuerdo</w:t>
      </w:r>
    </w:p>
    <w:p w14:paraId="5DB7EF17" w14:textId="77777777" w:rsidR="008C7830" w:rsidRDefault="008C7830" w:rsidP="005F0C3A">
      <w:pPr>
        <w:pStyle w:val="Prrafodelista"/>
        <w:numPr>
          <w:ilvl w:val="1"/>
          <w:numId w:val="17"/>
        </w:numPr>
        <w:jc w:val="both"/>
        <w:rPr>
          <w:lang w:val="es-ES"/>
        </w:rPr>
      </w:pPr>
      <w:r>
        <w:rPr>
          <w:lang w:val="es-ES"/>
        </w:rPr>
        <w:t>De Acuerdo</w:t>
      </w:r>
    </w:p>
    <w:p w14:paraId="745C202A" w14:textId="77777777" w:rsidR="008C7830" w:rsidRDefault="008C7830" w:rsidP="005F0C3A">
      <w:pPr>
        <w:pStyle w:val="Prrafodelista"/>
        <w:numPr>
          <w:ilvl w:val="1"/>
          <w:numId w:val="17"/>
        </w:numPr>
        <w:jc w:val="both"/>
        <w:rPr>
          <w:lang w:val="es-ES"/>
        </w:rPr>
      </w:pPr>
      <w:r>
        <w:rPr>
          <w:lang w:val="es-ES"/>
        </w:rPr>
        <w:t>Totalmente de acuerdo</w:t>
      </w:r>
    </w:p>
    <w:p w14:paraId="0D4AF128" w14:textId="77777777" w:rsidR="008C7830" w:rsidRDefault="008C7830" w:rsidP="005F0C3A">
      <w:pPr>
        <w:pStyle w:val="Prrafodelista"/>
        <w:ind w:left="1440"/>
        <w:jc w:val="both"/>
        <w:rPr>
          <w:lang w:val="es-ES"/>
        </w:rPr>
      </w:pPr>
    </w:p>
    <w:p w14:paraId="0F1255CA" w14:textId="77777777" w:rsidR="00E75BFC" w:rsidRDefault="00E75BFC" w:rsidP="005F0C3A">
      <w:pPr>
        <w:pStyle w:val="Prrafodelista"/>
        <w:numPr>
          <w:ilvl w:val="0"/>
          <w:numId w:val="17"/>
        </w:numPr>
        <w:jc w:val="both"/>
        <w:rPr>
          <w:lang w:val="es-ES"/>
        </w:rPr>
      </w:pPr>
      <w:r>
        <w:rPr>
          <w:lang w:val="es-ES"/>
        </w:rPr>
        <w:t>Ut</w:t>
      </w:r>
      <w:r w:rsidR="005811AA">
        <w:rPr>
          <w:lang w:val="es-ES"/>
        </w:rPr>
        <w:t>ilizando el SISA he aumentado la</w:t>
      </w:r>
      <w:r>
        <w:rPr>
          <w:lang w:val="es-ES"/>
        </w:rPr>
        <w:t xml:space="preserve"> productividad</w:t>
      </w:r>
      <w:r w:rsidR="005811AA">
        <w:rPr>
          <w:lang w:val="es-ES"/>
        </w:rPr>
        <w:t xml:space="preserve"> de mi área.</w:t>
      </w:r>
    </w:p>
    <w:p w14:paraId="4D71DA15"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23C83E35" w14:textId="77777777" w:rsidR="008C7830" w:rsidRDefault="008C7830" w:rsidP="005F0C3A">
      <w:pPr>
        <w:pStyle w:val="Prrafodelista"/>
        <w:numPr>
          <w:ilvl w:val="1"/>
          <w:numId w:val="17"/>
        </w:numPr>
        <w:jc w:val="both"/>
        <w:rPr>
          <w:lang w:val="es-ES"/>
        </w:rPr>
      </w:pPr>
      <w:r>
        <w:rPr>
          <w:lang w:val="es-ES"/>
        </w:rPr>
        <w:t>En Desacuerdo</w:t>
      </w:r>
    </w:p>
    <w:p w14:paraId="54074447" w14:textId="77777777" w:rsidR="008C7830" w:rsidRDefault="008C7830" w:rsidP="005F0C3A">
      <w:pPr>
        <w:pStyle w:val="Prrafodelista"/>
        <w:numPr>
          <w:ilvl w:val="1"/>
          <w:numId w:val="17"/>
        </w:numPr>
        <w:jc w:val="both"/>
        <w:rPr>
          <w:lang w:val="es-ES"/>
        </w:rPr>
      </w:pPr>
      <w:r>
        <w:rPr>
          <w:lang w:val="es-ES"/>
        </w:rPr>
        <w:t>Ni de acuerdo ni en desacuerdo</w:t>
      </w:r>
    </w:p>
    <w:p w14:paraId="35D34D82" w14:textId="77777777" w:rsidR="008C7830" w:rsidRDefault="008C7830" w:rsidP="005F0C3A">
      <w:pPr>
        <w:pStyle w:val="Prrafodelista"/>
        <w:numPr>
          <w:ilvl w:val="1"/>
          <w:numId w:val="17"/>
        </w:numPr>
        <w:jc w:val="both"/>
        <w:rPr>
          <w:lang w:val="es-ES"/>
        </w:rPr>
      </w:pPr>
      <w:r>
        <w:rPr>
          <w:lang w:val="es-ES"/>
        </w:rPr>
        <w:t>De Acuerdo</w:t>
      </w:r>
    </w:p>
    <w:p w14:paraId="0651356B" w14:textId="77777777" w:rsidR="008C7830" w:rsidRDefault="008C7830" w:rsidP="005F0C3A">
      <w:pPr>
        <w:pStyle w:val="Prrafodelista"/>
        <w:numPr>
          <w:ilvl w:val="1"/>
          <w:numId w:val="17"/>
        </w:numPr>
        <w:jc w:val="both"/>
        <w:rPr>
          <w:lang w:val="es-ES"/>
        </w:rPr>
      </w:pPr>
      <w:r>
        <w:rPr>
          <w:lang w:val="es-ES"/>
        </w:rPr>
        <w:t>Totalmente de acuerdo</w:t>
      </w:r>
    </w:p>
    <w:p w14:paraId="747AFE65" w14:textId="77777777" w:rsidR="008C7830" w:rsidRDefault="008C7830" w:rsidP="005F0C3A">
      <w:pPr>
        <w:pStyle w:val="Prrafodelista"/>
        <w:ind w:left="1440"/>
        <w:jc w:val="both"/>
        <w:rPr>
          <w:lang w:val="es-ES"/>
        </w:rPr>
      </w:pPr>
    </w:p>
    <w:p w14:paraId="2D7E4F32" w14:textId="77777777" w:rsidR="00E75BFC" w:rsidRDefault="00E75BFC" w:rsidP="005F0C3A">
      <w:pPr>
        <w:pStyle w:val="Prrafodelista"/>
        <w:numPr>
          <w:ilvl w:val="0"/>
          <w:numId w:val="17"/>
        </w:numPr>
        <w:jc w:val="both"/>
        <w:rPr>
          <w:lang w:val="es-ES"/>
        </w:rPr>
      </w:pPr>
      <w:r>
        <w:rPr>
          <w:lang w:val="es-ES"/>
        </w:rPr>
        <w:t>Ut</w:t>
      </w:r>
      <w:r w:rsidR="00C70A98">
        <w:rPr>
          <w:lang w:val="es-ES"/>
        </w:rPr>
        <w:t>ilizando el SISA he aumentado la</w:t>
      </w:r>
      <w:r>
        <w:rPr>
          <w:lang w:val="es-ES"/>
        </w:rPr>
        <w:t xml:space="preserve"> efectividad </w:t>
      </w:r>
      <w:r w:rsidR="003527A1">
        <w:rPr>
          <w:lang w:val="es-ES"/>
        </w:rPr>
        <w:t>en mi área.</w:t>
      </w:r>
    </w:p>
    <w:p w14:paraId="61B0F738"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5D09192D" w14:textId="77777777" w:rsidR="008C7830" w:rsidRDefault="008C7830" w:rsidP="005F0C3A">
      <w:pPr>
        <w:pStyle w:val="Prrafodelista"/>
        <w:numPr>
          <w:ilvl w:val="1"/>
          <w:numId w:val="17"/>
        </w:numPr>
        <w:jc w:val="both"/>
        <w:rPr>
          <w:lang w:val="es-ES"/>
        </w:rPr>
      </w:pPr>
      <w:r>
        <w:rPr>
          <w:lang w:val="es-ES"/>
        </w:rPr>
        <w:t>En Desacuerdo</w:t>
      </w:r>
    </w:p>
    <w:p w14:paraId="4117BA86" w14:textId="77777777" w:rsidR="008C7830" w:rsidRDefault="008C7830" w:rsidP="005F0C3A">
      <w:pPr>
        <w:pStyle w:val="Prrafodelista"/>
        <w:numPr>
          <w:ilvl w:val="1"/>
          <w:numId w:val="17"/>
        </w:numPr>
        <w:jc w:val="both"/>
        <w:rPr>
          <w:lang w:val="es-ES"/>
        </w:rPr>
      </w:pPr>
      <w:r>
        <w:rPr>
          <w:lang w:val="es-ES"/>
        </w:rPr>
        <w:t>Ni de acuerdo ni en desacuerdo</w:t>
      </w:r>
    </w:p>
    <w:p w14:paraId="465B8517" w14:textId="77777777" w:rsidR="008C7830" w:rsidRDefault="008C7830" w:rsidP="005F0C3A">
      <w:pPr>
        <w:pStyle w:val="Prrafodelista"/>
        <w:numPr>
          <w:ilvl w:val="1"/>
          <w:numId w:val="17"/>
        </w:numPr>
        <w:jc w:val="both"/>
        <w:rPr>
          <w:lang w:val="es-ES"/>
        </w:rPr>
      </w:pPr>
      <w:r>
        <w:rPr>
          <w:lang w:val="es-ES"/>
        </w:rPr>
        <w:t>De Acuerdo</w:t>
      </w:r>
    </w:p>
    <w:p w14:paraId="400D981A" w14:textId="77777777" w:rsidR="008C7830" w:rsidRDefault="008C7830" w:rsidP="005F0C3A">
      <w:pPr>
        <w:pStyle w:val="Prrafodelista"/>
        <w:numPr>
          <w:ilvl w:val="1"/>
          <w:numId w:val="17"/>
        </w:numPr>
        <w:jc w:val="both"/>
        <w:rPr>
          <w:lang w:val="es-ES"/>
        </w:rPr>
      </w:pPr>
      <w:r>
        <w:rPr>
          <w:lang w:val="es-ES"/>
        </w:rPr>
        <w:t>Totalmente de acuerdo</w:t>
      </w:r>
    </w:p>
    <w:p w14:paraId="6490E1A1" w14:textId="77777777" w:rsidR="006958D4" w:rsidRDefault="006958D4" w:rsidP="005F0C3A">
      <w:pPr>
        <w:pStyle w:val="Prrafodelista"/>
        <w:ind w:left="1440"/>
        <w:jc w:val="both"/>
        <w:rPr>
          <w:lang w:val="es-ES"/>
        </w:rPr>
      </w:pPr>
    </w:p>
    <w:p w14:paraId="252CC292" w14:textId="77777777" w:rsidR="00E75BFC" w:rsidRDefault="00E75BFC" w:rsidP="005F0C3A">
      <w:pPr>
        <w:pStyle w:val="Prrafodelista"/>
        <w:numPr>
          <w:ilvl w:val="0"/>
          <w:numId w:val="17"/>
        </w:numPr>
        <w:jc w:val="both"/>
        <w:rPr>
          <w:lang w:val="es-ES"/>
        </w:rPr>
      </w:pPr>
      <w:r>
        <w:rPr>
          <w:lang w:val="es-ES"/>
        </w:rPr>
        <w:t>He encontrado que el SISA es útil para mi trabajo</w:t>
      </w:r>
    </w:p>
    <w:p w14:paraId="41310FCA"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2378D6E" w14:textId="77777777" w:rsidR="008C7830" w:rsidRDefault="008C7830" w:rsidP="005F0C3A">
      <w:pPr>
        <w:pStyle w:val="Prrafodelista"/>
        <w:numPr>
          <w:ilvl w:val="1"/>
          <w:numId w:val="17"/>
        </w:numPr>
        <w:jc w:val="both"/>
        <w:rPr>
          <w:lang w:val="es-ES"/>
        </w:rPr>
      </w:pPr>
      <w:r>
        <w:rPr>
          <w:lang w:val="es-ES"/>
        </w:rPr>
        <w:t>En Desacuerdo</w:t>
      </w:r>
    </w:p>
    <w:p w14:paraId="78396EA7" w14:textId="77777777" w:rsidR="008C7830" w:rsidRDefault="008C7830" w:rsidP="005F0C3A">
      <w:pPr>
        <w:pStyle w:val="Prrafodelista"/>
        <w:numPr>
          <w:ilvl w:val="1"/>
          <w:numId w:val="17"/>
        </w:numPr>
        <w:jc w:val="both"/>
        <w:rPr>
          <w:lang w:val="es-ES"/>
        </w:rPr>
      </w:pPr>
      <w:r>
        <w:rPr>
          <w:lang w:val="es-ES"/>
        </w:rPr>
        <w:t>Ni de acuerdo ni en desacuerdo</w:t>
      </w:r>
    </w:p>
    <w:p w14:paraId="4E56F7A0" w14:textId="77777777" w:rsidR="008C7830" w:rsidRDefault="008C7830" w:rsidP="005F0C3A">
      <w:pPr>
        <w:pStyle w:val="Prrafodelista"/>
        <w:numPr>
          <w:ilvl w:val="1"/>
          <w:numId w:val="17"/>
        </w:numPr>
        <w:jc w:val="both"/>
        <w:rPr>
          <w:lang w:val="es-ES"/>
        </w:rPr>
      </w:pPr>
      <w:r>
        <w:rPr>
          <w:lang w:val="es-ES"/>
        </w:rPr>
        <w:t>De Acuerdo</w:t>
      </w:r>
    </w:p>
    <w:p w14:paraId="796691CF" w14:textId="77777777" w:rsidR="008C7830" w:rsidRDefault="008C7830" w:rsidP="005F0C3A">
      <w:pPr>
        <w:pStyle w:val="Prrafodelista"/>
        <w:numPr>
          <w:ilvl w:val="1"/>
          <w:numId w:val="17"/>
        </w:numPr>
        <w:jc w:val="both"/>
        <w:rPr>
          <w:lang w:val="es-ES"/>
        </w:rPr>
      </w:pPr>
      <w:r>
        <w:rPr>
          <w:lang w:val="es-ES"/>
        </w:rPr>
        <w:t>Totalmente de acuerdo</w:t>
      </w:r>
    </w:p>
    <w:p w14:paraId="6EF4A67C" w14:textId="77777777" w:rsidR="008C7830" w:rsidRPr="00820EEA" w:rsidRDefault="008C7830" w:rsidP="005F0C3A">
      <w:pPr>
        <w:pStyle w:val="Prrafodelista"/>
        <w:jc w:val="both"/>
        <w:rPr>
          <w:lang w:val="es-ES"/>
        </w:rPr>
      </w:pPr>
    </w:p>
    <w:p w14:paraId="3AA3DFA7" w14:textId="77777777" w:rsidR="00BA4F3C" w:rsidRPr="00CE22C1" w:rsidRDefault="00BA4F3C" w:rsidP="005F0C3A">
      <w:pPr>
        <w:jc w:val="both"/>
        <w:rPr>
          <w:b/>
          <w:lang w:val="es-ES"/>
        </w:rPr>
      </w:pPr>
      <w:r w:rsidRPr="00CE22C1">
        <w:rPr>
          <w:b/>
          <w:lang w:val="es-ES"/>
        </w:rPr>
        <w:t>Facilidad de Uso</w:t>
      </w:r>
      <w:r w:rsidR="00E75BFC" w:rsidRPr="00CE22C1">
        <w:rPr>
          <w:b/>
          <w:lang w:val="es-ES"/>
        </w:rPr>
        <w:t xml:space="preserve"> y Aprendizaje</w:t>
      </w:r>
    </w:p>
    <w:p w14:paraId="3BC7E634" w14:textId="77777777" w:rsidR="00BA4F3C" w:rsidRDefault="00BA4F3C" w:rsidP="005F0C3A">
      <w:pPr>
        <w:jc w:val="both"/>
        <w:rPr>
          <w:lang w:val="es-ES"/>
        </w:rPr>
      </w:pPr>
    </w:p>
    <w:p w14:paraId="7ED73F3D" w14:textId="77777777" w:rsidR="00BA4F3C" w:rsidRDefault="00BA4F3C" w:rsidP="005F0C3A">
      <w:pPr>
        <w:jc w:val="both"/>
        <w:rPr>
          <w:lang w:val="es-ES"/>
        </w:rPr>
      </w:pPr>
      <w:r>
        <w:rPr>
          <w:lang w:val="es-ES"/>
        </w:rPr>
        <w:t>Todas las preguntas de esta sección se refieren a la facilidad de uso</w:t>
      </w:r>
      <w:r w:rsidR="00E75BFC">
        <w:rPr>
          <w:lang w:val="es-ES"/>
        </w:rPr>
        <w:t xml:space="preserve"> y de aprendizaje</w:t>
      </w:r>
      <w:r>
        <w:rPr>
          <w:lang w:val="es-ES"/>
        </w:rPr>
        <w:t xml:space="preserve"> del SISA (Sistema Interno para Solicitudes del Asegurado)</w:t>
      </w:r>
    </w:p>
    <w:p w14:paraId="22A20C03" w14:textId="77777777" w:rsidR="00BA4F3C" w:rsidRDefault="00BA4F3C" w:rsidP="005F0C3A">
      <w:pPr>
        <w:jc w:val="both"/>
        <w:rPr>
          <w:lang w:val="es-ES"/>
        </w:rPr>
      </w:pPr>
    </w:p>
    <w:p w14:paraId="3DB38484" w14:textId="77777777" w:rsidR="00BA4F3C" w:rsidRDefault="00BA4F3C" w:rsidP="005F0C3A">
      <w:pPr>
        <w:pStyle w:val="Prrafodelista"/>
        <w:numPr>
          <w:ilvl w:val="0"/>
          <w:numId w:val="17"/>
        </w:numPr>
        <w:jc w:val="both"/>
        <w:rPr>
          <w:lang w:val="es-ES"/>
        </w:rPr>
      </w:pPr>
      <w:r w:rsidRPr="00BA4F3C">
        <w:rPr>
          <w:lang w:val="es-ES"/>
        </w:rPr>
        <w:t>El SISA es fácil de usar</w:t>
      </w:r>
    </w:p>
    <w:p w14:paraId="2AEF82FD"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4180DEE1" w14:textId="77777777" w:rsidR="008C7830" w:rsidRDefault="008C7830" w:rsidP="005F0C3A">
      <w:pPr>
        <w:pStyle w:val="Prrafodelista"/>
        <w:numPr>
          <w:ilvl w:val="1"/>
          <w:numId w:val="17"/>
        </w:numPr>
        <w:jc w:val="both"/>
        <w:rPr>
          <w:lang w:val="es-ES"/>
        </w:rPr>
      </w:pPr>
      <w:r>
        <w:rPr>
          <w:lang w:val="es-ES"/>
        </w:rPr>
        <w:t>En Desacuerdo</w:t>
      </w:r>
    </w:p>
    <w:p w14:paraId="07F335B5" w14:textId="77777777" w:rsidR="008C7830" w:rsidRDefault="008C7830" w:rsidP="005F0C3A">
      <w:pPr>
        <w:pStyle w:val="Prrafodelista"/>
        <w:numPr>
          <w:ilvl w:val="1"/>
          <w:numId w:val="17"/>
        </w:numPr>
        <w:jc w:val="both"/>
        <w:rPr>
          <w:lang w:val="es-ES"/>
        </w:rPr>
      </w:pPr>
      <w:r>
        <w:rPr>
          <w:lang w:val="es-ES"/>
        </w:rPr>
        <w:t>Ni de acuerdo ni en desacuerdo</w:t>
      </w:r>
    </w:p>
    <w:p w14:paraId="18601DAC" w14:textId="77777777" w:rsidR="008C7830" w:rsidRDefault="008C7830" w:rsidP="005F0C3A">
      <w:pPr>
        <w:pStyle w:val="Prrafodelista"/>
        <w:numPr>
          <w:ilvl w:val="1"/>
          <w:numId w:val="17"/>
        </w:numPr>
        <w:jc w:val="both"/>
        <w:rPr>
          <w:lang w:val="es-ES"/>
        </w:rPr>
      </w:pPr>
      <w:r>
        <w:rPr>
          <w:lang w:val="es-ES"/>
        </w:rPr>
        <w:t>De Acuerdo</w:t>
      </w:r>
    </w:p>
    <w:p w14:paraId="3A5F1CD0" w14:textId="77777777" w:rsidR="008C7830" w:rsidRDefault="008C7830" w:rsidP="005F0C3A">
      <w:pPr>
        <w:pStyle w:val="Prrafodelista"/>
        <w:numPr>
          <w:ilvl w:val="1"/>
          <w:numId w:val="17"/>
        </w:numPr>
        <w:jc w:val="both"/>
        <w:rPr>
          <w:lang w:val="es-ES"/>
        </w:rPr>
      </w:pPr>
      <w:r>
        <w:rPr>
          <w:lang w:val="es-ES"/>
        </w:rPr>
        <w:t>Totalmente de acuerdo</w:t>
      </w:r>
    </w:p>
    <w:p w14:paraId="6DE11C6B" w14:textId="77777777" w:rsidR="008C7830" w:rsidRPr="00BA4F3C" w:rsidRDefault="008C7830" w:rsidP="005F0C3A">
      <w:pPr>
        <w:pStyle w:val="Prrafodelista"/>
        <w:ind w:left="1440"/>
        <w:jc w:val="both"/>
        <w:rPr>
          <w:lang w:val="es-ES"/>
        </w:rPr>
      </w:pPr>
    </w:p>
    <w:p w14:paraId="700C324C" w14:textId="77777777" w:rsidR="00BA4F3C" w:rsidRDefault="00BA4F3C" w:rsidP="005F0C3A">
      <w:pPr>
        <w:pStyle w:val="Prrafodelista"/>
        <w:numPr>
          <w:ilvl w:val="0"/>
          <w:numId w:val="17"/>
        </w:numPr>
        <w:jc w:val="both"/>
        <w:rPr>
          <w:lang w:val="es-ES"/>
        </w:rPr>
      </w:pPr>
      <w:r>
        <w:rPr>
          <w:lang w:val="es-ES"/>
        </w:rPr>
        <w:t>El SISA es simple de usar</w:t>
      </w:r>
    </w:p>
    <w:p w14:paraId="1EF29083"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5A9EB1A7" w14:textId="77777777" w:rsidR="008C7830" w:rsidRDefault="008C7830" w:rsidP="005F0C3A">
      <w:pPr>
        <w:pStyle w:val="Prrafodelista"/>
        <w:numPr>
          <w:ilvl w:val="1"/>
          <w:numId w:val="17"/>
        </w:numPr>
        <w:jc w:val="both"/>
        <w:rPr>
          <w:lang w:val="es-ES"/>
        </w:rPr>
      </w:pPr>
      <w:r>
        <w:rPr>
          <w:lang w:val="es-ES"/>
        </w:rPr>
        <w:lastRenderedPageBreak/>
        <w:t>En Desacuerdo</w:t>
      </w:r>
    </w:p>
    <w:p w14:paraId="15123920" w14:textId="77777777" w:rsidR="008C7830" w:rsidRDefault="008C7830" w:rsidP="005F0C3A">
      <w:pPr>
        <w:pStyle w:val="Prrafodelista"/>
        <w:numPr>
          <w:ilvl w:val="1"/>
          <w:numId w:val="17"/>
        </w:numPr>
        <w:jc w:val="both"/>
        <w:rPr>
          <w:lang w:val="es-ES"/>
        </w:rPr>
      </w:pPr>
      <w:r>
        <w:rPr>
          <w:lang w:val="es-ES"/>
        </w:rPr>
        <w:t>Ni de acuerdo ni en desacuerdo</w:t>
      </w:r>
    </w:p>
    <w:p w14:paraId="772631DA" w14:textId="77777777" w:rsidR="008C7830" w:rsidRDefault="008C7830" w:rsidP="005F0C3A">
      <w:pPr>
        <w:pStyle w:val="Prrafodelista"/>
        <w:numPr>
          <w:ilvl w:val="1"/>
          <w:numId w:val="17"/>
        </w:numPr>
        <w:jc w:val="both"/>
        <w:rPr>
          <w:lang w:val="es-ES"/>
        </w:rPr>
      </w:pPr>
      <w:r>
        <w:rPr>
          <w:lang w:val="es-ES"/>
        </w:rPr>
        <w:t>De Acuerdo</w:t>
      </w:r>
    </w:p>
    <w:p w14:paraId="0F535F00" w14:textId="77777777" w:rsidR="008C7830" w:rsidRDefault="008C7830" w:rsidP="005F0C3A">
      <w:pPr>
        <w:pStyle w:val="Prrafodelista"/>
        <w:numPr>
          <w:ilvl w:val="1"/>
          <w:numId w:val="17"/>
        </w:numPr>
        <w:jc w:val="both"/>
        <w:rPr>
          <w:lang w:val="es-ES"/>
        </w:rPr>
      </w:pPr>
      <w:r>
        <w:rPr>
          <w:lang w:val="es-ES"/>
        </w:rPr>
        <w:t>Totalmente de acuerdo</w:t>
      </w:r>
    </w:p>
    <w:p w14:paraId="0C703E92" w14:textId="77777777" w:rsidR="008C7830" w:rsidRDefault="008C7830" w:rsidP="005F0C3A">
      <w:pPr>
        <w:pStyle w:val="Prrafodelista"/>
        <w:ind w:left="1440"/>
        <w:jc w:val="both"/>
        <w:rPr>
          <w:lang w:val="es-ES"/>
        </w:rPr>
      </w:pPr>
    </w:p>
    <w:p w14:paraId="491D2A06" w14:textId="77777777" w:rsidR="00BA4F3C" w:rsidRDefault="00BA4F3C" w:rsidP="005F0C3A">
      <w:pPr>
        <w:pStyle w:val="Prrafodelista"/>
        <w:numPr>
          <w:ilvl w:val="0"/>
          <w:numId w:val="17"/>
        </w:numPr>
        <w:jc w:val="both"/>
        <w:rPr>
          <w:lang w:val="es-ES"/>
        </w:rPr>
      </w:pPr>
      <w:r>
        <w:rPr>
          <w:lang w:val="es-ES"/>
        </w:rPr>
        <w:t>El SISA es amigable</w:t>
      </w:r>
    </w:p>
    <w:p w14:paraId="7EE210DA"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41AD71E2" w14:textId="77777777" w:rsidR="008C7830" w:rsidRDefault="008C7830" w:rsidP="005F0C3A">
      <w:pPr>
        <w:pStyle w:val="Prrafodelista"/>
        <w:numPr>
          <w:ilvl w:val="1"/>
          <w:numId w:val="17"/>
        </w:numPr>
        <w:jc w:val="both"/>
        <w:rPr>
          <w:lang w:val="es-ES"/>
        </w:rPr>
      </w:pPr>
      <w:r>
        <w:rPr>
          <w:lang w:val="es-ES"/>
        </w:rPr>
        <w:t>En Desacuerdo</w:t>
      </w:r>
    </w:p>
    <w:p w14:paraId="35F6BA27" w14:textId="77777777" w:rsidR="008C7830" w:rsidRDefault="008C7830" w:rsidP="005F0C3A">
      <w:pPr>
        <w:pStyle w:val="Prrafodelista"/>
        <w:numPr>
          <w:ilvl w:val="1"/>
          <w:numId w:val="17"/>
        </w:numPr>
        <w:jc w:val="both"/>
        <w:rPr>
          <w:lang w:val="es-ES"/>
        </w:rPr>
      </w:pPr>
      <w:r>
        <w:rPr>
          <w:lang w:val="es-ES"/>
        </w:rPr>
        <w:t>Ni de acuerdo ni en desacuerdo</w:t>
      </w:r>
    </w:p>
    <w:p w14:paraId="555035D8" w14:textId="77777777" w:rsidR="008C7830" w:rsidRDefault="008C7830" w:rsidP="005F0C3A">
      <w:pPr>
        <w:pStyle w:val="Prrafodelista"/>
        <w:numPr>
          <w:ilvl w:val="1"/>
          <w:numId w:val="17"/>
        </w:numPr>
        <w:jc w:val="both"/>
        <w:rPr>
          <w:lang w:val="es-ES"/>
        </w:rPr>
      </w:pPr>
      <w:r>
        <w:rPr>
          <w:lang w:val="es-ES"/>
        </w:rPr>
        <w:t>De Acuerdo</w:t>
      </w:r>
    </w:p>
    <w:p w14:paraId="012E8AD8" w14:textId="77777777" w:rsidR="008C7830" w:rsidRDefault="008C7830" w:rsidP="005F0C3A">
      <w:pPr>
        <w:pStyle w:val="Prrafodelista"/>
        <w:numPr>
          <w:ilvl w:val="1"/>
          <w:numId w:val="17"/>
        </w:numPr>
        <w:jc w:val="both"/>
        <w:rPr>
          <w:lang w:val="es-ES"/>
        </w:rPr>
      </w:pPr>
      <w:r>
        <w:rPr>
          <w:lang w:val="es-ES"/>
        </w:rPr>
        <w:t>Totalmente de acuerdo</w:t>
      </w:r>
    </w:p>
    <w:p w14:paraId="71913F1B" w14:textId="77777777" w:rsidR="008C7830" w:rsidRDefault="008C7830" w:rsidP="005F0C3A">
      <w:pPr>
        <w:pStyle w:val="Prrafodelista"/>
        <w:ind w:left="1440"/>
        <w:jc w:val="both"/>
        <w:rPr>
          <w:lang w:val="es-ES"/>
        </w:rPr>
      </w:pPr>
    </w:p>
    <w:p w14:paraId="6C2EE951" w14:textId="77777777" w:rsidR="00BA4F3C" w:rsidRDefault="00BA4F3C" w:rsidP="005F0C3A">
      <w:pPr>
        <w:pStyle w:val="Prrafodelista"/>
        <w:numPr>
          <w:ilvl w:val="0"/>
          <w:numId w:val="17"/>
        </w:numPr>
        <w:jc w:val="both"/>
        <w:rPr>
          <w:lang w:val="es-ES"/>
        </w:rPr>
      </w:pPr>
      <w:r>
        <w:rPr>
          <w:lang w:val="es-ES"/>
        </w:rPr>
        <w:t>Puedo utilizar el SISA sin instrucciones o un manual</w:t>
      </w:r>
    </w:p>
    <w:p w14:paraId="5EB9AD34"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14368992" w14:textId="77777777" w:rsidR="008C7830" w:rsidRDefault="008C7830" w:rsidP="005F0C3A">
      <w:pPr>
        <w:pStyle w:val="Prrafodelista"/>
        <w:numPr>
          <w:ilvl w:val="1"/>
          <w:numId w:val="17"/>
        </w:numPr>
        <w:jc w:val="both"/>
        <w:rPr>
          <w:lang w:val="es-ES"/>
        </w:rPr>
      </w:pPr>
      <w:r>
        <w:rPr>
          <w:lang w:val="es-ES"/>
        </w:rPr>
        <w:t>En Desacuerdo</w:t>
      </w:r>
    </w:p>
    <w:p w14:paraId="0B486C2D" w14:textId="77777777" w:rsidR="008C7830" w:rsidRDefault="008C7830" w:rsidP="005F0C3A">
      <w:pPr>
        <w:pStyle w:val="Prrafodelista"/>
        <w:numPr>
          <w:ilvl w:val="1"/>
          <w:numId w:val="17"/>
        </w:numPr>
        <w:jc w:val="both"/>
        <w:rPr>
          <w:lang w:val="es-ES"/>
        </w:rPr>
      </w:pPr>
      <w:r>
        <w:rPr>
          <w:lang w:val="es-ES"/>
        </w:rPr>
        <w:t>Ni de acuerdo ni en desacuerdo</w:t>
      </w:r>
    </w:p>
    <w:p w14:paraId="746AAE6C" w14:textId="77777777" w:rsidR="008C7830" w:rsidRDefault="008C7830" w:rsidP="005F0C3A">
      <w:pPr>
        <w:pStyle w:val="Prrafodelista"/>
        <w:numPr>
          <w:ilvl w:val="1"/>
          <w:numId w:val="17"/>
        </w:numPr>
        <w:jc w:val="both"/>
        <w:rPr>
          <w:lang w:val="es-ES"/>
        </w:rPr>
      </w:pPr>
      <w:r>
        <w:rPr>
          <w:lang w:val="es-ES"/>
        </w:rPr>
        <w:t>De Acuerdo</w:t>
      </w:r>
    </w:p>
    <w:p w14:paraId="3BB2484A" w14:textId="77777777" w:rsidR="008C7830" w:rsidRDefault="008C7830" w:rsidP="005F0C3A">
      <w:pPr>
        <w:pStyle w:val="Prrafodelista"/>
        <w:numPr>
          <w:ilvl w:val="1"/>
          <w:numId w:val="17"/>
        </w:numPr>
        <w:jc w:val="both"/>
        <w:rPr>
          <w:lang w:val="es-ES"/>
        </w:rPr>
      </w:pPr>
      <w:r>
        <w:rPr>
          <w:lang w:val="es-ES"/>
        </w:rPr>
        <w:t>Totalmente de acuerdo</w:t>
      </w:r>
    </w:p>
    <w:p w14:paraId="418C1DD1" w14:textId="77777777" w:rsidR="008C7830" w:rsidRDefault="008C7830" w:rsidP="005F0C3A">
      <w:pPr>
        <w:pStyle w:val="Prrafodelista"/>
        <w:ind w:left="1440"/>
        <w:jc w:val="both"/>
        <w:rPr>
          <w:lang w:val="es-ES"/>
        </w:rPr>
      </w:pPr>
    </w:p>
    <w:p w14:paraId="3760BA16" w14:textId="77777777" w:rsidR="00E75BFC" w:rsidRDefault="00E75BFC" w:rsidP="005F0C3A">
      <w:pPr>
        <w:pStyle w:val="Prrafodelista"/>
        <w:numPr>
          <w:ilvl w:val="0"/>
          <w:numId w:val="17"/>
        </w:numPr>
        <w:jc w:val="both"/>
        <w:rPr>
          <w:lang w:val="es-ES"/>
        </w:rPr>
      </w:pPr>
      <w:r>
        <w:rPr>
          <w:lang w:val="es-ES"/>
        </w:rPr>
        <w:t>Aprendí a usar el SISA rápidamente</w:t>
      </w:r>
    </w:p>
    <w:p w14:paraId="14CFABB2"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7DFA8D00" w14:textId="77777777" w:rsidR="008C7830" w:rsidRDefault="008C7830" w:rsidP="005F0C3A">
      <w:pPr>
        <w:pStyle w:val="Prrafodelista"/>
        <w:numPr>
          <w:ilvl w:val="1"/>
          <w:numId w:val="17"/>
        </w:numPr>
        <w:jc w:val="both"/>
        <w:rPr>
          <w:lang w:val="es-ES"/>
        </w:rPr>
      </w:pPr>
      <w:r>
        <w:rPr>
          <w:lang w:val="es-ES"/>
        </w:rPr>
        <w:t>En Desacuerdo</w:t>
      </w:r>
    </w:p>
    <w:p w14:paraId="100021D4" w14:textId="77777777" w:rsidR="008C7830" w:rsidRDefault="008C7830" w:rsidP="005F0C3A">
      <w:pPr>
        <w:pStyle w:val="Prrafodelista"/>
        <w:numPr>
          <w:ilvl w:val="1"/>
          <w:numId w:val="17"/>
        </w:numPr>
        <w:jc w:val="both"/>
        <w:rPr>
          <w:lang w:val="es-ES"/>
        </w:rPr>
      </w:pPr>
      <w:r>
        <w:rPr>
          <w:lang w:val="es-ES"/>
        </w:rPr>
        <w:t>Ni de acuerdo ni en desacuerdo</w:t>
      </w:r>
    </w:p>
    <w:p w14:paraId="701E79FC" w14:textId="77777777" w:rsidR="008C7830" w:rsidRDefault="008C7830" w:rsidP="005F0C3A">
      <w:pPr>
        <w:pStyle w:val="Prrafodelista"/>
        <w:numPr>
          <w:ilvl w:val="1"/>
          <w:numId w:val="17"/>
        </w:numPr>
        <w:jc w:val="both"/>
        <w:rPr>
          <w:lang w:val="es-ES"/>
        </w:rPr>
      </w:pPr>
      <w:r>
        <w:rPr>
          <w:lang w:val="es-ES"/>
        </w:rPr>
        <w:t>De Acuerdo</w:t>
      </w:r>
    </w:p>
    <w:p w14:paraId="5C3AACAF" w14:textId="77777777" w:rsidR="008C7830" w:rsidRDefault="008C7830" w:rsidP="005F0C3A">
      <w:pPr>
        <w:pStyle w:val="Prrafodelista"/>
        <w:numPr>
          <w:ilvl w:val="1"/>
          <w:numId w:val="17"/>
        </w:numPr>
        <w:jc w:val="both"/>
        <w:rPr>
          <w:lang w:val="es-ES"/>
        </w:rPr>
      </w:pPr>
      <w:r>
        <w:rPr>
          <w:lang w:val="es-ES"/>
        </w:rPr>
        <w:t>Totalmente de acuerdo</w:t>
      </w:r>
    </w:p>
    <w:p w14:paraId="51FFA464" w14:textId="77777777" w:rsidR="008C7830" w:rsidRDefault="008C7830" w:rsidP="005F0C3A">
      <w:pPr>
        <w:pStyle w:val="Prrafodelista"/>
        <w:ind w:left="1440"/>
        <w:jc w:val="both"/>
        <w:rPr>
          <w:lang w:val="es-ES"/>
        </w:rPr>
      </w:pPr>
    </w:p>
    <w:p w14:paraId="575282F8" w14:textId="77777777" w:rsidR="00E75BFC" w:rsidRDefault="00E75BFC" w:rsidP="005F0C3A">
      <w:pPr>
        <w:pStyle w:val="Prrafodelista"/>
        <w:numPr>
          <w:ilvl w:val="0"/>
          <w:numId w:val="17"/>
        </w:numPr>
        <w:jc w:val="both"/>
        <w:rPr>
          <w:lang w:val="es-ES"/>
        </w:rPr>
      </w:pPr>
      <w:r>
        <w:rPr>
          <w:lang w:val="es-ES"/>
        </w:rPr>
        <w:t>Es fácil aprender a usar el SISA</w:t>
      </w:r>
    </w:p>
    <w:p w14:paraId="13773A7D"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600B9172" w14:textId="77777777" w:rsidR="008C7830" w:rsidRDefault="008C7830" w:rsidP="005F0C3A">
      <w:pPr>
        <w:pStyle w:val="Prrafodelista"/>
        <w:numPr>
          <w:ilvl w:val="1"/>
          <w:numId w:val="17"/>
        </w:numPr>
        <w:jc w:val="both"/>
        <w:rPr>
          <w:lang w:val="es-ES"/>
        </w:rPr>
      </w:pPr>
      <w:r>
        <w:rPr>
          <w:lang w:val="es-ES"/>
        </w:rPr>
        <w:t>En Desacuerdo</w:t>
      </w:r>
    </w:p>
    <w:p w14:paraId="36D7998E" w14:textId="77777777" w:rsidR="008C7830" w:rsidRDefault="008C7830" w:rsidP="005F0C3A">
      <w:pPr>
        <w:pStyle w:val="Prrafodelista"/>
        <w:numPr>
          <w:ilvl w:val="1"/>
          <w:numId w:val="17"/>
        </w:numPr>
        <w:jc w:val="both"/>
        <w:rPr>
          <w:lang w:val="es-ES"/>
        </w:rPr>
      </w:pPr>
      <w:r>
        <w:rPr>
          <w:lang w:val="es-ES"/>
        </w:rPr>
        <w:t>Ni de acuerdo ni en desacuerdo</w:t>
      </w:r>
    </w:p>
    <w:p w14:paraId="082ABFF2" w14:textId="77777777" w:rsidR="008C7830" w:rsidRDefault="008C7830" w:rsidP="005F0C3A">
      <w:pPr>
        <w:pStyle w:val="Prrafodelista"/>
        <w:numPr>
          <w:ilvl w:val="1"/>
          <w:numId w:val="17"/>
        </w:numPr>
        <w:jc w:val="both"/>
        <w:rPr>
          <w:lang w:val="es-ES"/>
        </w:rPr>
      </w:pPr>
      <w:r>
        <w:rPr>
          <w:lang w:val="es-ES"/>
        </w:rPr>
        <w:t>De Acuerdo</w:t>
      </w:r>
    </w:p>
    <w:p w14:paraId="6B1254D8" w14:textId="77777777" w:rsidR="008C7830" w:rsidRDefault="008C7830" w:rsidP="005F0C3A">
      <w:pPr>
        <w:pStyle w:val="Prrafodelista"/>
        <w:numPr>
          <w:ilvl w:val="1"/>
          <w:numId w:val="17"/>
        </w:numPr>
        <w:jc w:val="both"/>
        <w:rPr>
          <w:lang w:val="es-ES"/>
        </w:rPr>
      </w:pPr>
      <w:r>
        <w:rPr>
          <w:lang w:val="es-ES"/>
        </w:rPr>
        <w:t>Totalmente de acuerdo</w:t>
      </w:r>
    </w:p>
    <w:p w14:paraId="394DC992" w14:textId="77777777" w:rsidR="008C7830" w:rsidRDefault="008C7830" w:rsidP="005F0C3A">
      <w:pPr>
        <w:pStyle w:val="Prrafodelista"/>
        <w:ind w:left="1440"/>
        <w:jc w:val="both"/>
        <w:rPr>
          <w:lang w:val="es-ES"/>
        </w:rPr>
      </w:pPr>
    </w:p>
    <w:p w14:paraId="783ABD7A" w14:textId="77777777" w:rsidR="00C70A98" w:rsidRDefault="00C70A98" w:rsidP="005F0C3A">
      <w:pPr>
        <w:pStyle w:val="Prrafodelista"/>
        <w:numPr>
          <w:ilvl w:val="0"/>
          <w:numId w:val="17"/>
        </w:numPr>
        <w:jc w:val="both"/>
        <w:rPr>
          <w:lang w:val="es-ES"/>
        </w:rPr>
      </w:pPr>
      <w:r>
        <w:rPr>
          <w:lang w:val="es-ES"/>
        </w:rPr>
        <w:t>Imagino que la mayoría de personas aprenderán rápidamente a utilizar el SISA</w:t>
      </w:r>
    </w:p>
    <w:p w14:paraId="0083F08E"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60B0152E" w14:textId="77777777" w:rsidR="008C7830" w:rsidRDefault="008C7830" w:rsidP="005F0C3A">
      <w:pPr>
        <w:pStyle w:val="Prrafodelista"/>
        <w:numPr>
          <w:ilvl w:val="1"/>
          <w:numId w:val="17"/>
        </w:numPr>
        <w:jc w:val="both"/>
        <w:rPr>
          <w:lang w:val="es-ES"/>
        </w:rPr>
      </w:pPr>
      <w:r>
        <w:rPr>
          <w:lang w:val="es-ES"/>
        </w:rPr>
        <w:t>En Desacuerdo</w:t>
      </w:r>
    </w:p>
    <w:p w14:paraId="5E297C3F" w14:textId="77777777" w:rsidR="008C7830" w:rsidRDefault="008C7830" w:rsidP="005F0C3A">
      <w:pPr>
        <w:pStyle w:val="Prrafodelista"/>
        <w:numPr>
          <w:ilvl w:val="1"/>
          <w:numId w:val="17"/>
        </w:numPr>
        <w:jc w:val="both"/>
        <w:rPr>
          <w:lang w:val="es-ES"/>
        </w:rPr>
      </w:pPr>
      <w:r>
        <w:rPr>
          <w:lang w:val="es-ES"/>
        </w:rPr>
        <w:t>Ni de acuerdo ni en desacuerdo</w:t>
      </w:r>
    </w:p>
    <w:p w14:paraId="78906FD3" w14:textId="77777777" w:rsidR="008C7830" w:rsidRDefault="008C7830" w:rsidP="005F0C3A">
      <w:pPr>
        <w:pStyle w:val="Prrafodelista"/>
        <w:numPr>
          <w:ilvl w:val="1"/>
          <w:numId w:val="17"/>
        </w:numPr>
        <w:jc w:val="both"/>
        <w:rPr>
          <w:lang w:val="es-ES"/>
        </w:rPr>
      </w:pPr>
      <w:r>
        <w:rPr>
          <w:lang w:val="es-ES"/>
        </w:rPr>
        <w:t>De Acuerdo</w:t>
      </w:r>
    </w:p>
    <w:p w14:paraId="581EE3EB" w14:textId="77777777" w:rsidR="008C7830" w:rsidRDefault="008C7830" w:rsidP="005F0C3A">
      <w:pPr>
        <w:pStyle w:val="Prrafodelista"/>
        <w:numPr>
          <w:ilvl w:val="1"/>
          <w:numId w:val="17"/>
        </w:numPr>
        <w:jc w:val="both"/>
        <w:rPr>
          <w:lang w:val="es-ES"/>
        </w:rPr>
      </w:pPr>
      <w:r>
        <w:rPr>
          <w:lang w:val="es-ES"/>
        </w:rPr>
        <w:t>Totalmente de acuerdo</w:t>
      </w:r>
    </w:p>
    <w:p w14:paraId="341A885C" w14:textId="77777777" w:rsidR="008C7830" w:rsidRDefault="008C7830" w:rsidP="005F0C3A">
      <w:pPr>
        <w:pStyle w:val="Prrafodelista"/>
        <w:ind w:left="1440"/>
        <w:jc w:val="both"/>
        <w:rPr>
          <w:lang w:val="es-ES"/>
        </w:rPr>
      </w:pPr>
    </w:p>
    <w:p w14:paraId="78EE1107" w14:textId="77777777" w:rsidR="00C70A98" w:rsidRDefault="002D30D6" w:rsidP="005F0C3A">
      <w:pPr>
        <w:pStyle w:val="Prrafodelista"/>
        <w:numPr>
          <w:ilvl w:val="0"/>
          <w:numId w:val="17"/>
        </w:numPr>
        <w:jc w:val="both"/>
        <w:rPr>
          <w:lang w:val="es-ES"/>
        </w:rPr>
      </w:pPr>
      <w:r>
        <w:rPr>
          <w:lang w:val="es-ES"/>
        </w:rPr>
        <w:t>No n</w:t>
      </w:r>
      <w:r w:rsidR="00C70A98">
        <w:rPr>
          <w:lang w:val="es-ES"/>
        </w:rPr>
        <w:t xml:space="preserve">ecesito aprender muchas cosas antes de poder utilizar el </w:t>
      </w:r>
      <w:r w:rsidR="00ED56F0">
        <w:rPr>
          <w:lang w:val="es-ES"/>
        </w:rPr>
        <w:t>SISA</w:t>
      </w:r>
    </w:p>
    <w:p w14:paraId="6010310D" w14:textId="77777777" w:rsidR="008C7830" w:rsidRPr="00552117" w:rsidRDefault="008C7830" w:rsidP="005F0C3A">
      <w:pPr>
        <w:pStyle w:val="Prrafodelista"/>
        <w:numPr>
          <w:ilvl w:val="1"/>
          <w:numId w:val="17"/>
        </w:numPr>
        <w:jc w:val="both"/>
        <w:rPr>
          <w:lang w:val="es-ES"/>
        </w:rPr>
      </w:pPr>
      <w:r w:rsidRPr="00552117">
        <w:rPr>
          <w:lang w:val="es-ES"/>
        </w:rPr>
        <w:t>Totalmente en desacuerdo</w:t>
      </w:r>
    </w:p>
    <w:p w14:paraId="6836B522" w14:textId="77777777" w:rsidR="008C7830" w:rsidRDefault="008C7830" w:rsidP="005F0C3A">
      <w:pPr>
        <w:pStyle w:val="Prrafodelista"/>
        <w:numPr>
          <w:ilvl w:val="1"/>
          <w:numId w:val="17"/>
        </w:numPr>
        <w:jc w:val="both"/>
        <w:rPr>
          <w:lang w:val="es-ES"/>
        </w:rPr>
      </w:pPr>
      <w:r>
        <w:rPr>
          <w:lang w:val="es-ES"/>
        </w:rPr>
        <w:t>En Desacuerdo</w:t>
      </w:r>
    </w:p>
    <w:p w14:paraId="15CFCB65" w14:textId="77777777" w:rsidR="008C7830" w:rsidRDefault="008C7830" w:rsidP="005F0C3A">
      <w:pPr>
        <w:pStyle w:val="Prrafodelista"/>
        <w:numPr>
          <w:ilvl w:val="1"/>
          <w:numId w:val="17"/>
        </w:numPr>
        <w:jc w:val="both"/>
        <w:rPr>
          <w:lang w:val="es-ES"/>
        </w:rPr>
      </w:pPr>
      <w:r>
        <w:rPr>
          <w:lang w:val="es-ES"/>
        </w:rPr>
        <w:t>Ni de acuerdo ni en desacuerdo</w:t>
      </w:r>
    </w:p>
    <w:p w14:paraId="5FBAA6B3" w14:textId="77777777" w:rsidR="008C7830" w:rsidRDefault="008C7830" w:rsidP="005F0C3A">
      <w:pPr>
        <w:pStyle w:val="Prrafodelista"/>
        <w:numPr>
          <w:ilvl w:val="1"/>
          <w:numId w:val="17"/>
        </w:numPr>
        <w:jc w:val="both"/>
        <w:rPr>
          <w:lang w:val="es-ES"/>
        </w:rPr>
      </w:pPr>
      <w:r>
        <w:rPr>
          <w:lang w:val="es-ES"/>
        </w:rPr>
        <w:t>De Acuerdo</w:t>
      </w:r>
    </w:p>
    <w:p w14:paraId="169A0609" w14:textId="77777777" w:rsidR="008C7830" w:rsidRDefault="008C7830" w:rsidP="005F0C3A">
      <w:pPr>
        <w:pStyle w:val="Prrafodelista"/>
        <w:numPr>
          <w:ilvl w:val="1"/>
          <w:numId w:val="17"/>
        </w:numPr>
        <w:jc w:val="both"/>
        <w:rPr>
          <w:lang w:val="es-ES"/>
        </w:rPr>
      </w:pPr>
      <w:r>
        <w:rPr>
          <w:lang w:val="es-ES"/>
        </w:rPr>
        <w:t>Totalmente de acuerdo</w:t>
      </w:r>
    </w:p>
    <w:p w14:paraId="2DE6350D" w14:textId="77777777" w:rsidR="008C7830" w:rsidRPr="002D30D6" w:rsidRDefault="008C7830" w:rsidP="005F0C3A">
      <w:pPr>
        <w:jc w:val="both"/>
        <w:rPr>
          <w:lang w:val="es-ES"/>
        </w:rPr>
      </w:pPr>
    </w:p>
    <w:p w14:paraId="738E0CE2" w14:textId="77777777" w:rsidR="00C70A98" w:rsidRDefault="002D30D6" w:rsidP="005F0C3A">
      <w:pPr>
        <w:pStyle w:val="Prrafodelista"/>
        <w:numPr>
          <w:ilvl w:val="0"/>
          <w:numId w:val="17"/>
        </w:numPr>
        <w:jc w:val="both"/>
        <w:rPr>
          <w:lang w:val="es-ES"/>
        </w:rPr>
      </w:pPr>
      <w:r>
        <w:rPr>
          <w:lang w:val="es-ES"/>
        </w:rPr>
        <w:lastRenderedPageBreak/>
        <w:t>Dudo</w:t>
      </w:r>
      <w:r w:rsidR="00C70A98" w:rsidRPr="00ED56F0">
        <w:rPr>
          <w:lang w:val="es-ES"/>
        </w:rPr>
        <w:t xml:space="preserve"> que necesitaría el apoyo de personal técnico para poder utilizar el SISA</w:t>
      </w:r>
    </w:p>
    <w:p w14:paraId="2B914026"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7E56C9FE" w14:textId="77777777" w:rsidR="002D30D6" w:rsidRDefault="002D30D6" w:rsidP="005F0C3A">
      <w:pPr>
        <w:pStyle w:val="Prrafodelista"/>
        <w:numPr>
          <w:ilvl w:val="1"/>
          <w:numId w:val="17"/>
        </w:numPr>
        <w:jc w:val="both"/>
        <w:rPr>
          <w:lang w:val="es-ES"/>
        </w:rPr>
      </w:pPr>
      <w:r>
        <w:rPr>
          <w:lang w:val="es-ES"/>
        </w:rPr>
        <w:t>En Desacuerdo</w:t>
      </w:r>
    </w:p>
    <w:p w14:paraId="62900D75" w14:textId="77777777" w:rsidR="002D30D6" w:rsidRDefault="002D30D6" w:rsidP="005F0C3A">
      <w:pPr>
        <w:pStyle w:val="Prrafodelista"/>
        <w:numPr>
          <w:ilvl w:val="1"/>
          <w:numId w:val="17"/>
        </w:numPr>
        <w:jc w:val="both"/>
        <w:rPr>
          <w:lang w:val="es-ES"/>
        </w:rPr>
      </w:pPr>
      <w:r>
        <w:rPr>
          <w:lang w:val="es-ES"/>
        </w:rPr>
        <w:t>Ni de acuerdo ni en desacuerdo</w:t>
      </w:r>
    </w:p>
    <w:p w14:paraId="4B6128D4" w14:textId="77777777" w:rsidR="002D30D6" w:rsidRDefault="002D30D6" w:rsidP="005F0C3A">
      <w:pPr>
        <w:pStyle w:val="Prrafodelista"/>
        <w:numPr>
          <w:ilvl w:val="1"/>
          <w:numId w:val="17"/>
        </w:numPr>
        <w:jc w:val="both"/>
        <w:rPr>
          <w:lang w:val="es-ES"/>
        </w:rPr>
      </w:pPr>
      <w:r>
        <w:rPr>
          <w:lang w:val="es-ES"/>
        </w:rPr>
        <w:t>De Acuerdo</w:t>
      </w:r>
    </w:p>
    <w:p w14:paraId="6968395C" w14:textId="77777777" w:rsidR="002D30D6" w:rsidRDefault="002D30D6" w:rsidP="005F0C3A">
      <w:pPr>
        <w:pStyle w:val="Prrafodelista"/>
        <w:numPr>
          <w:ilvl w:val="1"/>
          <w:numId w:val="17"/>
        </w:numPr>
        <w:jc w:val="both"/>
        <w:rPr>
          <w:lang w:val="es-ES"/>
        </w:rPr>
      </w:pPr>
      <w:r>
        <w:rPr>
          <w:lang w:val="es-ES"/>
        </w:rPr>
        <w:t>Totalmente de acuerdo</w:t>
      </w:r>
    </w:p>
    <w:p w14:paraId="5E6D7149" w14:textId="77777777" w:rsidR="002D30D6" w:rsidRPr="00ED56F0" w:rsidRDefault="002D30D6" w:rsidP="005F0C3A">
      <w:pPr>
        <w:pStyle w:val="Prrafodelista"/>
        <w:ind w:left="1440"/>
        <w:jc w:val="both"/>
        <w:rPr>
          <w:lang w:val="es-ES"/>
        </w:rPr>
      </w:pPr>
    </w:p>
    <w:p w14:paraId="279FE8D2" w14:textId="77777777" w:rsidR="00935393" w:rsidRDefault="00935393" w:rsidP="005F0C3A">
      <w:pPr>
        <w:jc w:val="both"/>
        <w:rPr>
          <w:b/>
          <w:lang w:val="es-ES"/>
        </w:rPr>
      </w:pPr>
      <w:r w:rsidRPr="00CE22C1">
        <w:rPr>
          <w:b/>
          <w:lang w:val="es-ES"/>
        </w:rPr>
        <w:t>Satisfacción</w:t>
      </w:r>
      <w:r w:rsidR="000973A1" w:rsidRPr="00CE22C1">
        <w:rPr>
          <w:b/>
          <w:lang w:val="es-ES"/>
        </w:rPr>
        <w:t xml:space="preserve"> e Intención de Uso</w:t>
      </w:r>
    </w:p>
    <w:p w14:paraId="3CB377F6" w14:textId="77777777" w:rsidR="00CE22C1" w:rsidRDefault="00CE22C1" w:rsidP="005F0C3A">
      <w:pPr>
        <w:jc w:val="both"/>
        <w:rPr>
          <w:b/>
          <w:lang w:val="es-ES"/>
        </w:rPr>
      </w:pPr>
    </w:p>
    <w:p w14:paraId="4C0DF0A2" w14:textId="77777777" w:rsidR="00CE22C1" w:rsidRDefault="00CE22C1" w:rsidP="005F0C3A">
      <w:pPr>
        <w:jc w:val="both"/>
        <w:rPr>
          <w:lang w:val="es-ES"/>
        </w:rPr>
      </w:pPr>
      <w:r>
        <w:rPr>
          <w:lang w:val="es-ES"/>
        </w:rPr>
        <w:t>Todas las preguntas de esta sección se refieren a la satisfacción e intención de uso del SISA (Sistema Interno para Solicitudes del Asegurado)</w:t>
      </w:r>
    </w:p>
    <w:p w14:paraId="4DD54FA4" w14:textId="77777777" w:rsidR="00935393" w:rsidRDefault="00935393" w:rsidP="005F0C3A">
      <w:pPr>
        <w:jc w:val="both"/>
        <w:rPr>
          <w:lang w:val="es-ES"/>
        </w:rPr>
      </w:pPr>
    </w:p>
    <w:p w14:paraId="0B5D29C9" w14:textId="77777777" w:rsidR="00935393" w:rsidRDefault="00935393" w:rsidP="005F0C3A">
      <w:pPr>
        <w:pStyle w:val="Prrafodelista"/>
        <w:numPr>
          <w:ilvl w:val="0"/>
          <w:numId w:val="17"/>
        </w:numPr>
        <w:jc w:val="both"/>
        <w:rPr>
          <w:lang w:val="es-ES"/>
        </w:rPr>
      </w:pPr>
      <w:r>
        <w:rPr>
          <w:lang w:val="es-ES"/>
        </w:rPr>
        <w:t>M</w:t>
      </w:r>
      <w:r w:rsidR="00594D9B">
        <w:rPr>
          <w:lang w:val="es-ES"/>
        </w:rPr>
        <w:t>e encuentro sa</w:t>
      </w:r>
      <w:r>
        <w:rPr>
          <w:lang w:val="es-ES"/>
        </w:rPr>
        <w:t>ti</w:t>
      </w:r>
      <w:r w:rsidR="00594D9B">
        <w:rPr>
          <w:lang w:val="es-ES"/>
        </w:rPr>
        <w:t>s</w:t>
      </w:r>
      <w:r>
        <w:rPr>
          <w:lang w:val="es-ES"/>
        </w:rPr>
        <w:t>fecho/a con el SISA</w:t>
      </w:r>
    </w:p>
    <w:p w14:paraId="1018CA61"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2218B438" w14:textId="77777777" w:rsidR="002D30D6" w:rsidRDefault="002D30D6" w:rsidP="005F0C3A">
      <w:pPr>
        <w:pStyle w:val="Prrafodelista"/>
        <w:numPr>
          <w:ilvl w:val="1"/>
          <w:numId w:val="17"/>
        </w:numPr>
        <w:jc w:val="both"/>
        <w:rPr>
          <w:lang w:val="es-ES"/>
        </w:rPr>
      </w:pPr>
      <w:r>
        <w:rPr>
          <w:lang w:val="es-ES"/>
        </w:rPr>
        <w:t>En Desacuerdo</w:t>
      </w:r>
    </w:p>
    <w:p w14:paraId="28C69F0A" w14:textId="77777777" w:rsidR="002D30D6" w:rsidRDefault="002D30D6" w:rsidP="005F0C3A">
      <w:pPr>
        <w:pStyle w:val="Prrafodelista"/>
        <w:numPr>
          <w:ilvl w:val="1"/>
          <w:numId w:val="17"/>
        </w:numPr>
        <w:jc w:val="both"/>
        <w:rPr>
          <w:lang w:val="es-ES"/>
        </w:rPr>
      </w:pPr>
      <w:r>
        <w:rPr>
          <w:lang w:val="es-ES"/>
        </w:rPr>
        <w:t>Ni de acuerdo ni en desacuerdo</w:t>
      </w:r>
    </w:p>
    <w:p w14:paraId="66CFFC2D" w14:textId="77777777" w:rsidR="002D30D6" w:rsidRDefault="002D30D6" w:rsidP="005F0C3A">
      <w:pPr>
        <w:pStyle w:val="Prrafodelista"/>
        <w:numPr>
          <w:ilvl w:val="1"/>
          <w:numId w:val="17"/>
        </w:numPr>
        <w:jc w:val="both"/>
        <w:rPr>
          <w:lang w:val="es-ES"/>
        </w:rPr>
      </w:pPr>
      <w:r>
        <w:rPr>
          <w:lang w:val="es-ES"/>
        </w:rPr>
        <w:t>De Acuerdo</w:t>
      </w:r>
    </w:p>
    <w:p w14:paraId="540A375E" w14:textId="77777777" w:rsidR="002D30D6" w:rsidRDefault="002D30D6" w:rsidP="005F0C3A">
      <w:pPr>
        <w:pStyle w:val="Prrafodelista"/>
        <w:numPr>
          <w:ilvl w:val="1"/>
          <w:numId w:val="17"/>
        </w:numPr>
        <w:jc w:val="both"/>
        <w:rPr>
          <w:lang w:val="es-ES"/>
        </w:rPr>
      </w:pPr>
      <w:r>
        <w:rPr>
          <w:lang w:val="es-ES"/>
        </w:rPr>
        <w:t>Totalmente de acuerdo</w:t>
      </w:r>
    </w:p>
    <w:p w14:paraId="26FAF601" w14:textId="77777777" w:rsidR="002D30D6" w:rsidRDefault="002D30D6" w:rsidP="005F0C3A">
      <w:pPr>
        <w:pStyle w:val="Prrafodelista"/>
        <w:ind w:left="1440"/>
        <w:jc w:val="both"/>
        <w:rPr>
          <w:lang w:val="es-ES"/>
        </w:rPr>
      </w:pPr>
    </w:p>
    <w:p w14:paraId="04BC4A93" w14:textId="77777777" w:rsidR="00935393" w:rsidRDefault="00594D9B" w:rsidP="005F0C3A">
      <w:pPr>
        <w:pStyle w:val="Prrafodelista"/>
        <w:numPr>
          <w:ilvl w:val="0"/>
          <w:numId w:val="17"/>
        </w:numPr>
        <w:jc w:val="both"/>
        <w:rPr>
          <w:lang w:val="es-ES"/>
        </w:rPr>
      </w:pPr>
      <w:r>
        <w:rPr>
          <w:lang w:val="es-ES"/>
        </w:rPr>
        <w:t>Recomendaría</w:t>
      </w:r>
      <w:r w:rsidR="00935393">
        <w:rPr>
          <w:lang w:val="es-ES"/>
        </w:rPr>
        <w:t xml:space="preserve"> el uso del SISA a</w:t>
      </w:r>
      <w:r w:rsidR="00E75BFC">
        <w:rPr>
          <w:lang w:val="es-ES"/>
        </w:rPr>
        <w:t xml:space="preserve"> mis</w:t>
      </w:r>
      <w:r w:rsidR="00935393">
        <w:rPr>
          <w:lang w:val="es-ES"/>
        </w:rPr>
        <w:t xml:space="preserve"> colegas</w:t>
      </w:r>
    </w:p>
    <w:p w14:paraId="4685A472"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1002885A" w14:textId="77777777" w:rsidR="002D30D6" w:rsidRDefault="002D30D6" w:rsidP="005F0C3A">
      <w:pPr>
        <w:pStyle w:val="Prrafodelista"/>
        <w:numPr>
          <w:ilvl w:val="1"/>
          <w:numId w:val="17"/>
        </w:numPr>
        <w:jc w:val="both"/>
        <w:rPr>
          <w:lang w:val="es-ES"/>
        </w:rPr>
      </w:pPr>
      <w:r>
        <w:rPr>
          <w:lang w:val="es-ES"/>
        </w:rPr>
        <w:t>En Desacuerdo</w:t>
      </w:r>
    </w:p>
    <w:p w14:paraId="4C359D7E" w14:textId="77777777" w:rsidR="002D30D6" w:rsidRDefault="002D30D6" w:rsidP="005F0C3A">
      <w:pPr>
        <w:pStyle w:val="Prrafodelista"/>
        <w:numPr>
          <w:ilvl w:val="1"/>
          <w:numId w:val="17"/>
        </w:numPr>
        <w:jc w:val="both"/>
        <w:rPr>
          <w:lang w:val="es-ES"/>
        </w:rPr>
      </w:pPr>
      <w:r>
        <w:rPr>
          <w:lang w:val="es-ES"/>
        </w:rPr>
        <w:t>Ni de acuerdo ni en desacuerdo</w:t>
      </w:r>
    </w:p>
    <w:p w14:paraId="3FE7B879" w14:textId="77777777" w:rsidR="002D30D6" w:rsidRDefault="002D30D6" w:rsidP="005F0C3A">
      <w:pPr>
        <w:pStyle w:val="Prrafodelista"/>
        <w:numPr>
          <w:ilvl w:val="1"/>
          <w:numId w:val="17"/>
        </w:numPr>
        <w:jc w:val="both"/>
        <w:rPr>
          <w:lang w:val="es-ES"/>
        </w:rPr>
      </w:pPr>
      <w:r>
        <w:rPr>
          <w:lang w:val="es-ES"/>
        </w:rPr>
        <w:t>De Acuerdo</w:t>
      </w:r>
    </w:p>
    <w:p w14:paraId="379CE1A9" w14:textId="77777777" w:rsidR="002D30D6" w:rsidRDefault="002D30D6" w:rsidP="005F0C3A">
      <w:pPr>
        <w:pStyle w:val="Prrafodelista"/>
        <w:numPr>
          <w:ilvl w:val="1"/>
          <w:numId w:val="17"/>
        </w:numPr>
        <w:jc w:val="both"/>
        <w:rPr>
          <w:lang w:val="es-ES"/>
        </w:rPr>
      </w:pPr>
      <w:r>
        <w:rPr>
          <w:lang w:val="es-ES"/>
        </w:rPr>
        <w:t>Totalmente de acuerdo</w:t>
      </w:r>
    </w:p>
    <w:p w14:paraId="1889D2DC" w14:textId="77777777" w:rsidR="002D30D6" w:rsidRDefault="002D30D6" w:rsidP="005F0C3A">
      <w:pPr>
        <w:pStyle w:val="Prrafodelista"/>
        <w:ind w:left="1440"/>
        <w:jc w:val="both"/>
        <w:rPr>
          <w:lang w:val="es-ES"/>
        </w:rPr>
      </w:pPr>
    </w:p>
    <w:p w14:paraId="7A6AF9D1" w14:textId="77777777" w:rsidR="00935393" w:rsidRDefault="00935393" w:rsidP="005F0C3A">
      <w:pPr>
        <w:pStyle w:val="Prrafodelista"/>
        <w:numPr>
          <w:ilvl w:val="0"/>
          <w:numId w:val="17"/>
        </w:numPr>
        <w:jc w:val="both"/>
        <w:rPr>
          <w:lang w:val="es-ES"/>
        </w:rPr>
      </w:pPr>
      <w:r>
        <w:rPr>
          <w:lang w:val="es-ES"/>
        </w:rPr>
        <w:t>El SISA funciona de la manera que quiero que funcione</w:t>
      </w:r>
    </w:p>
    <w:p w14:paraId="74FEB418"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6A4FEF95" w14:textId="77777777" w:rsidR="002D30D6" w:rsidRDefault="002D30D6" w:rsidP="005F0C3A">
      <w:pPr>
        <w:pStyle w:val="Prrafodelista"/>
        <w:numPr>
          <w:ilvl w:val="1"/>
          <w:numId w:val="17"/>
        </w:numPr>
        <w:jc w:val="both"/>
        <w:rPr>
          <w:lang w:val="es-ES"/>
        </w:rPr>
      </w:pPr>
      <w:r>
        <w:rPr>
          <w:lang w:val="es-ES"/>
        </w:rPr>
        <w:t>En Desacuerdo</w:t>
      </w:r>
    </w:p>
    <w:p w14:paraId="17A71281" w14:textId="77777777" w:rsidR="002D30D6" w:rsidRDefault="002D30D6" w:rsidP="005F0C3A">
      <w:pPr>
        <w:pStyle w:val="Prrafodelista"/>
        <w:numPr>
          <w:ilvl w:val="1"/>
          <w:numId w:val="17"/>
        </w:numPr>
        <w:jc w:val="both"/>
        <w:rPr>
          <w:lang w:val="es-ES"/>
        </w:rPr>
      </w:pPr>
      <w:r>
        <w:rPr>
          <w:lang w:val="es-ES"/>
        </w:rPr>
        <w:t>Ni de acuerdo ni en desacuerdo</w:t>
      </w:r>
    </w:p>
    <w:p w14:paraId="7F7D9D80" w14:textId="77777777" w:rsidR="002D30D6" w:rsidRDefault="002D30D6" w:rsidP="005F0C3A">
      <w:pPr>
        <w:pStyle w:val="Prrafodelista"/>
        <w:numPr>
          <w:ilvl w:val="1"/>
          <w:numId w:val="17"/>
        </w:numPr>
        <w:jc w:val="both"/>
        <w:rPr>
          <w:lang w:val="es-ES"/>
        </w:rPr>
      </w:pPr>
      <w:r>
        <w:rPr>
          <w:lang w:val="es-ES"/>
        </w:rPr>
        <w:t>De Acuerdo</w:t>
      </w:r>
    </w:p>
    <w:p w14:paraId="11103203" w14:textId="77777777" w:rsidR="002D30D6" w:rsidRDefault="002D30D6" w:rsidP="005F0C3A">
      <w:pPr>
        <w:pStyle w:val="Prrafodelista"/>
        <w:numPr>
          <w:ilvl w:val="1"/>
          <w:numId w:val="17"/>
        </w:numPr>
        <w:jc w:val="both"/>
        <w:rPr>
          <w:lang w:val="es-ES"/>
        </w:rPr>
      </w:pPr>
      <w:r>
        <w:rPr>
          <w:lang w:val="es-ES"/>
        </w:rPr>
        <w:t>Totalmente de acuerdo</w:t>
      </w:r>
    </w:p>
    <w:p w14:paraId="355B4FF8" w14:textId="77777777" w:rsidR="002D30D6" w:rsidRDefault="002D30D6" w:rsidP="005F0C3A">
      <w:pPr>
        <w:pStyle w:val="Prrafodelista"/>
        <w:ind w:left="1440"/>
        <w:jc w:val="both"/>
        <w:rPr>
          <w:lang w:val="es-ES"/>
        </w:rPr>
      </w:pPr>
    </w:p>
    <w:p w14:paraId="0B179D63" w14:textId="77777777" w:rsidR="00C70A98" w:rsidRDefault="00C70A98" w:rsidP="005F0C3A">
      <w:pPr>
        <w:pStyle w:val="Prrafodelista"/>
        <w:numPr>
          <w:ilvl w:val="0"/>
          <w:numId w:val="17"/>
        </w:numPr>
        <w:jc w:val="both"/>
        <w:rPr>
          <w:lang w:val="es-ES"/>
        </w:rPr>
      </w:pPr>
      <w:r w:rsidRPr="00784182">
        <w:rPr>
          <w:lang w:val="es-ES"/>
        </w:rPr>
        <w:t>Creo que me gustaría utilizar el SISA de forma frecuente</w:t>
      </w:r>
    </w:p>
    <w:p w14:paraId="23FD8C99"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510794CF" w14:textId="77777777" w:rsidR="002D30D6" w:rsidRDefault="002D30D6" w:rsidP="005F0C3A">
      <w:pPr>
        <w:pStyle w:val="Prrafodelista"/>
        <w:numPr>
          <w:ilvl w:val="1"/>
          <w:numId w:val="17"/>
        </w:numPr>
        <w:jc w:val="both"/>
        <w:rPr>
          <w:lang w:val="es-ES"/>
        </w:rPr>
      </w:pPr>
      <w:r>
        <w:rPr>
          <w:lang w:val="es-ES"/>
        </w:rPr>
        <w:t>En Desacuerdo</w:t>
      </w:r>
    </w:p>
    <w:p w14:paraId="2AE4B120" w14:textId="77777777" w:rsidR="002D30D6" w:rsidRDefault="002D30D6" w:rsidP="005F0C3A">
      <w:pPr>
        <w:pStyle w:val="Prrafodelista"/>
        <w:numPr>
          <w:ilvl w:val="1"/>
          <w:numId w:val="17"/>
        </w:numPr>
        <w:jc w:val="both"/>
        <w:rPr>
          <w:lang w:val="es-ES"/>
        </w:rPr>
      </w:pPr>
      <w:r>
        <w:rPr>
          <w:lang w:val="es-ES"/>
        </w:rPr>
        <w:t>Ni de acuerdo ni en desacuerdo</w:t>
      </w:r>
    </w:p>
    <w:p w14:paraId="226BEFFE" w14:textId="77777777" w:rsidR="002D30D6" w:rsidRDefault="002D30D6" w:rsidP="005F0C3A">
      <w:pPr>
        <w:pStyle w:val="Prrafodelista"/>
        <w:numPr>
          <w:ilvl w:val="1"/>
          <w:numId w:val="17"/>
        </w:numPr>
        <w:jc w:val="both"/>
        <w:rPr>
          <w:lang w:val="es-ES"/>
        </w:rPr>
      </w:pPr>
      <w:r>
        <w:rPr>
          <w:lang w:val="es-ES"/>
        </w:rPr>
        <w:t>De Acuerdo</w:t>
      </w:r>
    </w:p>
    <w:p w14:paraId="21E2B52C" w14:textId="77777777" w:rsidR="002D30D6" w:rsidRDefault="002D30D6" w:rsidP="005F0C3A">
      <w:pPr>
        <w:pStyle w:val="Prrafodelista"/>
        <w:numPr>
          <w:ilvl w:val="1"/>
          <w:numId w:val="17"/>
        </w:numPr>
        <w:jc w:val="both"/>
        <w:rPr>
          <w:lang w:val="es-ES"/>
        </w:rPr>
      </w:pPr>
      <w:r>
        <w:rPr>
          <w:lang w:val="es-ES"/>
        </w:rPr>
        <w:t>Totalmente de acuerdo</w:t>
      </w:r>
    </w:p>
    <w:p w14:paraId="114D20EB" w14:textId="77777777" w:rsidR="002D30D6" w:rsidRPr="00784182" w:rsidRDefault="002D30D6" w:rsidP="005F0C3A">
      <w:pPr>
        <w:pStyle w:val="Prrafodelista"/>
        <w:ind w:left="1440"/>
        <w:jc w:val="both"/>
        <w:rPr>
          <w:lang w:val="es-ES"/>
        </w:rPr>
      </w:pPr>
    </w:p>
    <w:p w14:paraId="56F4993B" w14:textId="77777777" w:rsidR="00C70A98" w:rsidRDefault="00C70A98" w:rsidP="005F0C3A">
      <w:pPr>
        <w:pStyle w:val="Prrafodelista"/>
        <w:numPr>
          <w:ilvl w:val="0"/>
          <w:numId w:val="17"/>
        </w:numPr>
        <w:jc w:val="both"/>
        <w:rPr>
          <w:lang w:val="es-ES"/>
        </w:rPr>
      </w:pPr>
      <w:r>
        <w:rPr>
          <w:lang w:val="es-ES"/>
        </w:rPr>
        <w:t>Me siento confiado de utilizar el SISA</w:t>
      </w:r>
    </w:p>
    <w:p w14:paraId="00A75FAD" w14:textId="77777777" w:rsidR="002D30D6" w:rsidRPr="00552117" w:rsidRDefault="002D30D6" w:rsidP="005F0C3A">
      <w:pPr>
        <w:pStyle w:val="Prrafodelista"/>
        <w:numPr>
          <w:ilvl w:val="1"/>
          <w:numId w:val="17"/>
        </w:numPr>
        <w:jc w:val="both"/>
        <w:rPr>
          <w:lang w:val="es-ES"/>
        </w:rPr>
      </w:pPr>
      <w:r w:rsidRPr="00552117">
        <w:rPr>
          <w:lang w:val="es-ES"/>
        </w:rPr>
        <w:t>Totalmente en desacuerdo</w:t>
      </w:r>
    </w:p>
    <w:p w14:paraId="300E3143" w14:textId="77777777" w:rsidR="002D30D6" w:rsidRDefault="002D30D6" w:rsidP="005F0C3A">
      <w:pPr>
        <w:pStyle w:val="Prrafodelista"/>
        <w:numPr>
          <w:ilvl w:val="1"/>
          <w:numId w:val="17"/>
        </w:numPr>
        <w:jc w:val="both"/>
        <w:rPr>
          <w:lang w:val="es-ES"/>
        </w:rPr>
      </w:pPr>
      <w:r>
        <w:rPr>
          <w:lang w:val="es-ES"/>
        </w:rPr>
        <w:t>En Desacuerdo</w:t>
      </w:r>
    </w:p>
    <w:p w14:paraId="2B84A0C6" w14:textId="77777777" w:rsidR="002D30D6" w:rsidRDefault="002D30D6" w:rsidP="005F0C3A">
      <w:pPr>
        <w:pStyle w:val="Prrafodelista"/>
        <w:numPr>
          <w:ilvl w:val="1"/>
          <w:numId w:val="17"/>
        </w:numPr>
        <w:jc w:val="both"/>
        <w:rPr>
          <w:lang w:val="es-ES"/>
        </w:rPr>
      </w:pPr>
      <w:r>
        <w:rPr>
          <w:lang w:val="es-ES"/>
        </w:rPr>
        <w:t>Ni de acuerdo ni en desacuerdo</w:t>
      </w:r>
    </w:p>
    <w:p w14:paraId="1A188B36" w14:textId="77777777" w:rsidR="002D30D6" w:rsidRDefault="002D30D6" w:rsidP="005F0C3A">
      <w:pPr>
        <w:pStyle w:val="Prrafodelista"/>
        <w:numPr>
          <w:ilvl w:val="1"/>
          <w:numId w:val="17"/>
        </w:numPr>
        <w:jc w:val="both"/>
        <w:rPr>
          <w:lang w:val="es-ES"/>
        </w:rPr>
      </w:pPr>
      <w:r>
        <w:rPr>
          <w:lang w:val="es-ES"/>
        </w:rPr>
        <w:t>De Acuerdo</w:t>
      </w:r>
    </w:p>
    <w:p w14:paraId="3AA14616" w14:textId="77777777" w:rsidR="002D30D6" w:rsidRDefault="002D30D6" w:rsidP="005F0C3A">
      <w:pPr>
        <w:pStyle w:val="Prrafodelista"/>
        <w:numPr>
          <w:ilvl w:val="1"/>
          <w:numId w:val="17"/>
        </w:numPr>
        <w:jc w:val="both"/>
        <w:rPr>
          <w:lang w:val="es-ES"/>
        </w:rPr>
      </w:pPr>
      <w:r>
        <w:rPr>
          <w:lang w:val="es-ES"/>
        </w:rPr>
        <w:t>Totalmente de acuerdo</w:t>
      </w:r>
    </w:p>
    <w:p w14:paraId="580A834F" w14:textId="77777777" w:rsidR="00CB52ED" w:rsidRDefault="00CB52ED" w:rsidP="005F0C3A">
      <w:pPr>
        <w:jc w:val="both"/>
        <w:rPr>
          <w:lang w:val="es-ES"/>
        </w:rPr>
      </w:pPr>
    </w:p>
    <w:p w14:paraId="265C509B" w14:textId="77777777" w:rsidR="00CB52ED" w:rsidRDefault="00CB52ED" w:rsidP="005F0C3A">
      <w:pPr>
        <w:jc w:val="both"/>
        <w:rPr>
          <w:lang w:val="es-ES"/>
        </w:rPr>
      </w:pPr>
    </w:p>
    <w:p w14:paraId="3E8D1B28" w14:textId="77777777" w:rsidR="00CB52ED" w:rsidRDefault="00CB52ED" w:rsidP="005F0C3A">
      <w:pPr>
        <w:jc w:val="both"/>
        <w:rPr>
          <w:lang w:val="es-ES"/>
        </w:rPr>
      </w:pPr>
    </w:p>
    <w:p w14:paraId="4657A6FF" w14:textId="77777777" w:rsidR="00CB52ED" w:rsidRDefault="00CB52ED" w:rsidP="005F0C3A">
      <w:pPr>
        <w:jc w:val="both"/>
        <w:rPr>
          <w:lang w:val="es-ES"/>
        </w:rPr>
      </w:pPr>
    </w:p>
    <w:p w14:paraId="2BAE59D5" w14:textId="77777777" w:rsidR="00CB52ED" w:rsidRDefault="00CB52ED" w:rsidP="005F0C3A">
      <w:pPr>
        <w:jc w:val="both"/>
        <w:rPr>
          <w:lang w:val="es-ES"/>
        </w:rPr>
      </w:pPr>
    </w:p>
    <w:p w14:paraId="5AB90802" w14:textId="77777777" w:rsidR="00CB52ED" w:rsidRDefault="00CB52ED" w:rsidP="005F0C3A">
      <w:pPr>
        <w:jc w:val="both"/>
        <w:rPr>
          <w:lang w:val="es-ES"/>
        </w:rPr>
      </w:pPr>
    </w:p>
    <w:p w14:paraId="07752772" w14:textId="77777777" w:rsidR="00CB52ED" w:rsidRDefault="00CB52ED" w:rsidP="005F0C3A">
      <w:pPr>
        <w:jc w:val="both"/>
        <w:rPr>
          <w:lang w:val="es-ES"/>
        </w:rPr>
      </w:pPr>
    </w:p>
    <w:p w14:paraId="3476F76A" w14:textId="77777777" w:rsidR="00CB52ED" w:rsidRDefault="00CB52ED" w:rsidP="005F0C3A">
      <w:pPr>
        <w:jc w:val="both"/>
        <w:rPr>
          <w:lang w:val="es-ES"/>
        </w:rPr>
      </w:pPr>
    </w:p>
    <w:p w14:paraId="52FE5D6C" w14:textId="77777777" w:rsidR="00CB52ED" w:rsidRDefault="00CB52ED" w:rsidP="005F0C3A">
      <w:pPr>
        <w:jc w:val="both"/>
        <w:rPr>
          <w:lang w:val="es-ES"/>
        </w:rPr>
      </w:pPr>
    </w:p>
    <w:p w14:paraId="0352CFC1" w14:textId="77777777" w:rsidR="00CB52ED" w:rsidRDefault="00CB52ED" w:rsidP="005F0C3A">
      <w:pPr>
        <w:jc w:val="both"/>
        <w:rPr>
          <w:lang w:val="es-ES"/>
        </w:rPr>
      </w:pPr>
    </w:p>
    <w:p w14:paraId="1AF8D896" w14:textId="77777777" w:rsidR="00CB52ED" w:rsidRDefault="00CB52ED" w:rsidP="005F0C3A">
      <w:pPr>
        <w:jc w:val="both"/>
        <w:rPr>
          <w:lang w:val="es-ES"/>
        </w:rPr>
      </w:pPr>
    </w:p>
    <w:p w14:paraId="5799B22F" w14:textId="77777777" w:rsidR="00CB52ED" w:rsidRDefault="00CB52ED" w:rsidP="005F0C3A">
      <w:pPr>
        <w:jc w:val="both"/>
        <w:rPr>
          <w:lang w:val="es-ES"/>
        </w:rPr>
      </w:pPr>
    </w:p>
    <w:p w14:paraId="3E558EB0" w14:textId="77777777" w:rsidR="00CB52ED" w:rsidRDefault="00CB52ED" w:rsidP="005F0C3A">
      <w:pPr>
        <w:jc w:val="both"/>
        <w:rPr>
          <w:lang w:val="es-ES"/>
        </w:rPr>
      </w:pPr>
    </w:p>
    <w:p w14:paraId="734FD911" w14:textId="77777777" w:rsidR="00CB52ED" w:rsidRDefault="00CB52ED" w:rsidP="005F0C3A">
      <w:pPr>
        <w:jc w:val="both"/>
        <w:rPr>
          <w:lang w:val="es-ES"/>
        </w:rPr>
      </w:pPr>
    </w:p>
    <w:p w14:paraId="594746ED" w14:textId="77777777" w:rsidR="00CB52ED" w:rsidRDefault="00CB52ED" w:rsidP="005F0C3A">
      <w:pPr>
        <w:jc w:val="both"/>
        <w:rPr>
          <w:lang w:val="es-ES"/>
        </w:rPr>
      </w:pPr>
    </w:p>
    <w:p w14:paraId="1E78E5B7" w14:textId="77777777" w:rsidR="00CB52ED" w:rsidRDefault="00CB52ED" w:rsidP="005F0C3A">
      <w:pPr>
        <w:jc w:val="both"/>
        <w:rPr>
          <w:lang w:val="es-ES"/>
        </w:rPr>
      </w:pPr>
    </w:p>
    <w:p w14:paraId="1F115B60" w14:textId="77777777" w:rsidR="00CB52ED" w:rsidRPr="00CB52ED" w:rsidRDefault="00CB52ED" w:rsidP="005F0C3A">
      <w:pPr>
        <w:jc w:val="both"/>
        <w:rPr>
          <w:lang w:val="es-ES"/>
        </w:rPr>
      </w:pPr>
    </w:p>
    <w:sectPr w:rsidR="00CB52ED" w:rsidRPr="00CB52ED" w:rsidSect="00DB43C8">
      <w:footerReference w:type="even" r:id="rId14"/>
      <w:footerReference w:type="default" r:id="rId15"/>
      <w:pgSz w:w="11900" w:h="16840"/>
      <w:pgMar w:top="1417" w:right="1701" w:bottom="1417" w:left="1701" w:header="708" w:footer="907"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3" w:author="Cesar Carcamo" w:date="2017-05-10T09:26:00Z" w:initials="CCC">
    <w:p w14:paraId="18BBE7FE" w14:textId="77777777" w:rsidR="002E5BE7" w:rsidRDefault="002E5BE7">
      <w:pPr>
        <w:pStyle w:val="Textocomentario"/>
      </w:pPr>
      <w:r>
        <w:rPr>
          <w:rStyle w:val="Refdecomentario"/>
        </w:rPr>
        <w:annotationRef/>
      </w:r>
      <w:r>
        <w:t>Definir la diferencia con anterioridad</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BBE7F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9EED5E" w14:textId="77777777" w:rsidR="00A01F4E" w:rsidRDefault="00A01F4E" w:rsidP="00700ACF">
      <w:r>
        <w:separator/>
      </w:r>
    </w:p>
  </w:endnote>
  <w:endnote w:type="continuationSeparator" w:id="0">
    <w:p w14:paraId="6C8570A8" w14:textId="77777777" w:rsidR="00A01F4E" w:rsidRDefault="00A01F4E" w:rsidP="00700A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F8EC8F" w14:textId="77777777" w:rsidR="007B6193" w:rsidRDefault="007B6193" w:rsidP="00DB43C8">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tbl>
    <w:tblPr>
      <w:tblpPr w:leftFromText="187" w:rightFromText="187" w:bottomFromText="200" w:vertAnchor="text" w:tblpY="1"/>
      <w:tblW w:w="5000" w:type="pct"/>
      <w:tblLook w:val="04A0" w:firstRow="1" w:lastRow="0" w:firstColumn="1" w:lastColumn="0" w:noHBand="0" w:noVBand="1"/>
    </w:tblPr>
    <w:tblGrid>
      <w:gridCol w:w="3731"/>
      <w:gridCol w:w="1252"/>
      <w:gridCol w:w="3731"/>
    </w:tblGrid>
    <w:tr w:rsidR="007B6193" w14:paraId="6D5465D8" w14:textId="77777777" w:rsidTr="006A1F3A">
      <w:trPr>
        <w:trHeight w:val="151"/>
      </w:trPr>
      <w:tc>
        <w:tcPr>
          <w:tcW w:w="2250" w:type="pct"/>
          <w:tcBorders>
            <w:top w:val="nil"/>
            <w:left w:val="nil"/>
            <w:bottom w:val="single" w:sz="4" w:space="0" w:color="5B9BD5" w:themeColor="accent1"/>
            <w:right w:val="nil"/>
          </w:tcBorders>
        </w:tcPr>
        <w:p w14:paraId="2798067D" w14:textId="77777777" w:rsidR="007B6193" w:rsidRDefault="007B6193" w:rsidP="00700ACF">
          <w:pPr>
            <w:pStyle w:val="Encabezado"/>
            <w:spacing w:line="276" w:lineRule="auto"/>
            <w:ind w:right="360"/>
            <w:rPr>
              <w:rFonts w:asciiTheme="majorHAnsi" w:eastAsiaTheme="majorEastAsia" w:hAnsiTheme="majorHAnsi" w:cstheme="majorBidi"/>
              <w:b/>
              <w:bCs/>
              <w:color w:val="5B9BD5" w:themeColor="accent1"/>
            </w:rPr>
          </w:pPr>
        </w:p>
      </w:tc>
      <w:tc>
        <w:tcPr>
          <w:tcW w:w="500" w:type="pct"/>
          <w:vMerge w:val="restart"/>
          <w:noWrap/>
          <w:vAlign w:val="center"/>
          <w:hideMark/>
        </w:tcPr>
        <w:p w14:paraId="0E3DA967" w14:textId="77777777" w:rsidR="007B6193" w:rsidRDefault="00A01F4E" w:rsidP="006A1F3A">
          <w:pPr>
            <w:pStyle w:val="Sinespaciado"/>
            <w:spacing w:line="276" w:lineRule="auto"/>
            <w:rPr>
              <w:rFonts w:asciiTheme="majorHAnsi" w:hAnsiTheme="majorHAnsi"/>
              <w:color w:val="2E74B5" w:themeColor="accent1" w:themeShade="BF"/>
            </w:rPr>
          </w:pPr>
          <w:sdt>
            <w:sdtPr>
              <w:rPr>
                <w:rFonts w:ascii="Cambria" w:hAnsi="Cambria"/>
                <w:color w:val="2E74B5" w:themeColor="accent1" w:themeShade="BF"/>
              </w:rPr>
              <w:id w:val="179835412"/>
              <w:placeholder>
                <w:docPart w:val="981B5762E840834F9C95821099E44DE2"/>
              </w:placeholder>
              <w:temporary/>
              <w:showingPlcHdr/>
            </w:sdtPr>
            <w:sdtEndPr/>
            <w:sdtContent>
              <w:r w:rsidR="007B6193">
                <w:rPr>
                  <w:rFonts w:ascii="Cambria" w:hAnsi="Cambria"/>
                  <w:color w:val="2E74B5" w:themeColor="accent1" w:themeShade="BF"/>
                </w:rPr>
                <w:t>[Type text]</w:t>
              </w:r>
            </w:sdtContent>
          </w:sdt>
        </w:p>
      </w:tc>
      <w:tc>
        <w:tcPr>
          <w:tcW w:w="2250" w:type="pct"/>
          <w:tcBorders>
            <w:top w:val="nil"/>
            <w:left w:val="nil"/>
            <w:bottom w:val="single" w:sz="4" w:space="0" w:color="5B9BD5" w:themeColor="accent1"/>
            <w:right w:val="nil"/>
          </w:tcBorders>
        </w:tcPr>
        <w:p w14:paraId="6E988C89" w14:textId="77777777" w:rsidR="007B6193" w:rsidRDefault="007B6193" w:rsidP="006A1F3A">
          <w:pPr>
            <w:pStyle w:val="Encabezado"/>
            <w:spacing w:line="276" w:lineRule="auto"/>
            <w:rPr>
              <w:rFonts w:asciiTheme="majorHAnsi" w:eastAsiaTheme="majorEastAsia" w:hAnsiTheme="majorHAnsi" w:cstheme="majorBidi"/>
              <w:b/>
              <w:bCs/>
              <w:color w:val="5B9BD5" w:themeColor="accent1"/>
            </w:rPr>
          </w:pPr>
        </w:p>
      </w:tc>
    </w:tr>
    <w:tr w:rsidR="007B6193" w14:paraId="3E0E8E19" w14:textId="77777777" w:rsidTr="006A1F3A">
      <w:trPr>
        <w:trHeight w:val="150"/>
      </w:trPr>
      <w:tc>
        <w:tcPr>
          <w:tcW w:w="2250" w:type="pct"/>
          <w:tcBorders>
            <w:top w:val="single" w:sz="4" w:space="0" w:color="5B9BD5" w:themeColor="accent1"/>
            <w:left w:val="nil"/>
            <w:bottom w:val="nil"/>
            <w:right w:val="nil"/>
          </w:tcBorders>
        </w:tcPr>
        <w:p w14:paraId="59D3F5E5" w14:textId="77777777" w:rsidR="007B6193" w:rsidRDefault="007B6193" w:rsidP="006A1F3A">
          <w:pPr>
            <w:pStyle w:val="Encabezado"/>
            <w:spacing w:line="276" w:lineRule="auto"/>
            <w:rPr>
              <w:rFonts w:asciiTheme="majorHAnsi" w:eastAsiaTheme="majorEastAsia" w:hAnsiTheme="majorHAnsi" w:cstheme="majorBidi"/>
              <w:b/>
              <w:bCs/>
              <w:color w:val="5B9BD5" w:themeColor="accent1"/>
            </w:rPr>
          </w:pPr>
        </w:p>
      </w:tc>
      <w:tc>
        <w:tcPr>
          <w:tcW w:w="0" w:type="auto"/>
          <w:vMerge/>
          <w:vAlign w:val="center"/>
          <w:hideMark/>
        </w:tcPr>
        <w:p w14:paraId="338D37B8" w14:textId="77777777" w:rsidR="007B6193" w:rsidRDefault="007B6193" w:rsidP="006A1F3A">
          <w:pPr>
            <w:rPr>
              <w:rFonts w:asciiTheme="majorHAnsi" w:hAnsiTheme="majorHAnsi"/>
              <w:color w:val="2E74B5" w:themeColor="accent1" w:themeShade="BF"/>
              <w:sz w:val="22"/>
              <w:szCs w:val="22"/>
            </w:rPr>
          </w:pPr>
        </w:p>
      </w:tc>
      <w:tc>
        <w:tcPr>
          <w:tcW w:w="2250" w:type="pct"/>
          <w:tcBorders>
            <w:top w:val="single" w:sz="4" w:space="0" w:color="5B9BD5" w:themeColor="accent1"/>
            <w:left w:val="nil"/>
            <w:bottom w:val="nil"/>
            <w:right w:val="nil"/>
          </w:tcBorders>
        </w:tcPr>
        <w:p w14:paraId="4B9F6C67" w14:textId="77777777" w:rsidR="007B6193" w:rsidRDefault="007B6193" w:rsidP="006A1F3A">
          <w:pPr>
            <w:pStyle w:val="Encabezado"/>
            <w:spacing w:line="276" w:lineRule="auto"/>
            <w:rPr>
              <w:rFonts w:asciiTheme="majorHAnsi" w:eastAsiaTheme="majorEastAsia" w:hAnsiTheme="majorHAnsi" w:cstheme="majorBidi"/>
              <w:b/>
              <w:bCs/>
              <w:color w:val="5B9BD5" w:themeColor="accent1"/>
            </w:rPr>
          </w:pPr>
        </w:p>
      </w:tc>
    </w:tr>
  </w:tbl>
  <w:p w14:paraId="4F6E3763" w14:textId="77777777" w:rsidR="007B6193" w:rsidRDefault="007B6193">
    <w:pPr>
      <w:pStyle w:val="Piedepgina"/>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245DD1" w14:textId="77777777" w:rsidR="007B6193" w:rsidRDefault="007B6193" w:rsidP="006A1F3A">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EB0F78">
      <w:rPr>
        <w:rStyle w:val="Nmerodepgina"/>
        <w:noProof/>
      </w:rPr>
      <w:t>18</w:t>
    </w:r>
    <w:r>
      <w:rPr>
        <w:rStyle w:val="Nmerodepgina"/>
      </w:rPr>
      <w:fldChar w:fldCharType="end"/>
    </w:r>
  </w:p>
  <w:p w14:paraId="292FED20" w14:textId="77777777" w:rsidR="007B6193" w:rsidRDefault="007B6193" w:rsidP="00DB43C8">
    <w:pPr>
      <w:pStyle w:val="Piedepgina"/>
      <w:ind w:right="360"/>
    </w:pPr>
    <w:r>
      <w:t>Abril 2017</w:t>
    </w:r>
    <w:r>
      <w:ptab w:relativeTo="margin" w:alignment="center" w:leader="none"/>
    </w:r>
    <w:r>
      <w:t>Versión 1.0</w:t>
    </w:r>
    <w:r>
      <w:ptab w:relativeTo="margin" w:alignment="right" w:leader="none"/>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2C4CBD" w14:textId="77777777" w:rsidR="00A01F4E" w:rsidRDefault="00A01F4E" w:rsidP="00700ACF">
      <w:r>
        <w:separator/>
      </w:r>
    </w:p>
  </w:footnote>
  <w:footnote w:type="continuationSeparator" w:id="0">
    <w:p w14:paraId="4021F7F3" w14:textId="77777777" w:rsidR="00A01F4E" w:rsidRDefault="00A01F4E" w:rsidP="00700AC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FA4827"/>
    <w:multiLevelType w:val="hybridMultilevel"/>
    <w:tmpl w:val="70284A0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nsid w:val="11620FFC"/>
    <w:multiLevelType w:val="hybridMultilevel"/>
    <w:tmpl w:val="C13CB77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nsid w:val="14801601"/>
    <w:multiLevelType w:val="hybridMultilevel"/>
    <w:tmpl w:val="C502723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nsid w:val="16A45209"/>
    <w:multiLevelType w:val="hybridMultilevel"/>
    <w:tmpl w:val="DDAE1C4C"/>
    <w:lvl w:ilvl="0" w:tplc="040A000F">
      <w:start w:val="1"/>
      <w:numFmt w:val="decimal"/>
      <w:lvlText w:val="%1."/>
      <w:lvlJc w:val="left"/>
      <w:pPr>
        <w:ind w:left="720" w:hanging="360"/>
      </w:pPr>
      <w:rPr>
        <w:rFonts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nsid w:val="2C950B9E"/>
    <w:multiLevelType w:val="hybridMultilevel"/>
    <w:tmpl w:val="C2A4896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nsid w:val="311E0C91"/>
    <w:multiLevelType w:val="multilevel"/>
    <w:tmpl w:val="0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3941381B"/>
    <w:multiLevelType w:val="hybridMultilevel"/>
    <w:tmpl w:val="907C4CA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B916EC4"/>
    <w:multiLevelType w:val="multilevel"/>
    <w:tmpl w:val="54C8CC80"/>
    <w:lvl w:ilvl="0">
      <w:start w:val="1"/>
      <w:numFmt w:val="decimal"/>
      <w:lvlText w:val="%1"/>
      <w:lvlJc w:val="left"/>
      <w:pPr>
        <w:ind w:left="360" w:hanging="360"/>
      </w:pPr>
      <w:rPr>
        <w:rFonts w:hint="default"/>
      </w:rPr>
    </w:lvl>
    <w:lvl w:ilvl="1">
      <w:start w:val="1"/>
      <w:numFmt w:val="decimal"/>
      <w:lvlText w:val="%1.%2"/>
      <w:lvlJc w:val="left"/>
      <w:pPr>
        <w:ind w:left="785"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nsid w:val="3FB42400"/>
    <w:multiLevelType w:val="multilevel"/>
    <w:tmpl w:val="5F8295B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nsid w:val="413C5B9C"/>
    <w:multiLevelType w:val="hybridMultilevel"/>
    <w:tmpl w:val="FF2E22D6"/>
    <w:lvl w:ilvl="0" w:tplc="DEA268E2">
      <w:start w:val="1"/>
      <w:numFmt w:val="decimal"/>
      <w:lvlText w:val="%1."/>
      <w:lvlJc w:val="left"/>
      <w:pPr>
        <w:ind w:left="1780" w:hanging="360"/>
      </w:pPr>
      <w:rPr>
        <w:rFonts w:hint="default"/>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10">
    <w:nsid w:val="45E5313B"/>
    <w:multiLevelType w:val="hybridMultilevel"/>
    <w:tmpl w:val="A74822E0"/>
    <w:lvl w:ilvl="0" w:tplc="04090001">
      <w:start w:val="1"/>
      <w:numFmt w:val="bullet"/>
      <w:lvlText w:val=""/>
      <w:lvlJc w:val="left"/>
      <w:pPr>
        <w:ind w:left="1426" w:hanging="360"/>
      </w:pPr>
      <w:rPr>
        <w:rFonts w:ascii="Symbol" w:hAnsi="Symbol" w:hint="default"/>
      </w:rPr>
    </w:lvl>
    <w:lvl w:ilvl="1" w:tplc="04090003">
      <w:start w:val="1"/>
      <w:numFmt w:val="bullet"/>
      <w:lvlText w:val="o"/>
      <w:lvlJc w:val="left"/>
      <w:pPr>
        <w:ind w:left="2146" w:hanging="360"/>
      </w:pPr>
      <w:rPr>
        <w:rFonts w:ascii="Courier New" w:hAnsi="Courier New" w:hint="default"/>
      </w:rPr>
    </w:lvl>
    <w:lvl w:ilvl="2" w:tplc="04090005" w:tentative="1">
      <w:start w:val="1"/>
      <w:numFmt w:val="bullet"/>
      <w:lvlText w:val=""/>
      <w:lvlJc w:val="left"/>
      <w:pPr>
        <w:ind w:left="2866" w:hanging="360"/>
      </w:pPr>
      <w:rPr>
        <w:rFonts w:ascii="Wingdings" w:hAnsi="Wingdings" w:hint="default"/>
      </w:rPr>
    </w:lvl>
    <w:lvl w:ilvl="3" w:tplc="04090001" w:tentative="1">
      <w:start w:val="1"/>
      <w:numFmt w:val="bullet"/>
      <w:lvlText w:val=""/>
      <w:lvlJc w:val="left"/>
      <w:pPr>
        <w:ind w:left="3586" w:hanging="360"/>
      </w:pPr>
      <w:rPr>
        <w:rFonts w:ascii="Symbol" w:hAnsi="Symbol" w:hint="default"/>
      </w:rPr>
    </w:lvl>
    <w:lvl w:ilvl="4" w:tplc="04090003" w:tentative="1">
      <w:start w:val="1"/>
      <w:numFmt w:val="bullet"/>
      <w:lvlText w:val="o"/>
      <w:lvlJc w:val="left"/>
      <w:pPr>
        <w:ind w:left="4306" w:hanging="360"/>
      </w:pPr>
      <w:rPr>
        <w:rFonts w:ascii="Courier New" w:hAnsi="Courier New" w:hint="default"/>
      </w:rPr>
    </w:lvl>
    <w:lvl w:ilvl="5" w:tplc="04090005" w:tentative="1">
      <w:start w:val="1"/>
      <w:numFmt w:val="bullet"/>
      <w:lvlText w:val=""/>
      <w:lvlJc w:val="left"/>
      <w:pPr>
        <w:ind w:left="5026" w:hanging="360"/>
      </w:pPr>
      <w:rPr>
        <w:rFonts w:ascii="Wingdings" w:hAnsi="Wingdings" w:hint="default"/>
      </w:rPr>
    </w:lvl>
    <w:lvl w:ilvl="6" w:tplc="04090001" w:tentative="1">
      <w:start w:val="1"/>
      <w:numFmt w:val="bullet"/>
      <w:lvlText w:val=""/>
      <w:lvlJc w:val="left"/>
      <w:pPr>
        <w:ind w:left="5746" w:hanging="360"/>
      </w:pPr>
      <w:rPr>
        <w:rFonts w:ascii="Symbol" w:hAnsi="Symbol" w:hint="default"/>
      </w:rPr>
    </w:lvl>
    <w:lvl w:ilvl="7" w:tplc="04090003" w:tentative="1">
      <w:start w:val="1"/>
      <w:numFmt w:val="bullet"/>
      <w:lvlText w:val="o"/>
      <w:lvlJc w:val="left"/>
      <w:pPr>
        <w:ind w:left="6466" w:hanging="360"/>
      </w:pPr>
      <w:rPr>
        <w:rFonts w:ascii="Courier New" w:hAnsi="Courier New" w:hint="default"/>
      </w:rPr>
    </w:lvl>
    <w:lvl w:ilvl="8" w:tplc="04090005" w:tentative="1">
      <w:start w:val="1"/>
      <w:numFmt w:val="bullet"/>
      <w:lvlText w:val=""/>
      <w:lvlJc w:val="left"/>
      <w:pPr>
        <w:ind w:left="7186" w:hanging="360"/>
      </w:pPr>
      <w:rPr>
        <w:rFonts w:ascii="Wingdings" w:hAnsi="Wingdings" w:hint="default"/>
      </w:rPr>
    </w:lvl>
  </w:abstractNum>
  <w:abstractNum w:abstractNumId="11">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D1E34E3"/>
    <w:multiLevelType w:val="hybridMultilevel"/>
    <w:tmpl w:val="2F16C62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3">
    <w:nsid w:val="4D3A6471"/>
    <w:multiLevelType w:val="hybridMultilevel"/>
    <w:tmpl w:val="007E41C6"/>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nsid w:val="4E2D5584"/>
    <w:multiLevelType w:val="hybridMultilevel"/>
    <w:tmpl w:val="F50A05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6937ABE"/>
    <w:multiLevelType w:val="hybridMultilevel"/>
    <w:tmpl w:val="60FE7828"/>
    <w:lvl w:ilvl="0" w:tplc="040A0001">
      <w:start w:val="1"/>
      <w:numFmt w:val="bullet"/>
      <w:lvlText w:val=""/>
      <w:lvlJc w:val="left"/>
      <w:pPr>
        <w:ind w:left="774" w:hanging="360"/>
      </w:pPr>
      <w:rPr>
        <w:rFonts w:ascii="Symbol" w:hAnsi="Symbol" w:hint="default"/>
      </w:rPr>
    </w:lvl>
    <w:lvl w:ilvl="1" w:tplc="040A0003" w:tentative="1">
      <w:start w:val="1"/>
      <w:numFmt w:val="bullet"/>
      <w:lvlText w:val="o"/>
      <w:lvlJc w:val="left"/>
      <w:pPr>
        <w:ind w:left="1494" w:hanging="360"/>
      </w:pPr>
      <w:rPr>
        <w:rFonts w:ascii="Courier New" w:hAnsi="Courier New" w:cs="Courier New" w:hint="default"/>
      </w:rPr>
    </w:lvl>
    <w:lvl w:ilvl="2" w:tplc="040A0005" w:tentative="1">
      <w:start w:val="1"/>
      <w:numFmt w:val="bullet"/>
      <w:lvlText w:val=""/>
      <w:lvlJc w:val="left"/>
      <w:pPr>
        <w:ind w:left="2214" w:hanging="360"/>
      </w:pPr>
      <w:rPr>
        <w:rFonts w:ascii="Wingdings" w:hAnsi="Wingdings" w:hint="default"/>
      </w:rPr>
    </w:lvl>
    <w:lvl w:ilvl="3" w:tplc="040A0001" w:tentative="1">
      <w:start w:val="1"/>
      <w:numFmt w:val="bullet"/>
      <w:lvlText w:val=""/>
      <w:lvlJc w:val="left"/>
      <w:pPr>
        <w:ind w:left="2934" w:hanging="360"/>
      </w:pPr>
      <w:rPr>
        <w:rFonts w:ascii="Symbol" w:hAnsi="Symbol" w:hint="default"/>
      </w:rPr>
    </w:lvl>
    <w:lvl w:ilvl="4" w:tplc="040A0003" w:tentative="1">
      <w:start w:val="1"/>
      <w:numFmt w:val="bullet"/>
      <w:lvlText w:val="o"/>
      <w:lvlJc w:val="left"/>
      <w:pPr>
        <w:ind w:left="3654" w:hanging="360"/>
      </w:pPr>
      <w:rPr>
        <w:rFonts w:ascii="Courier New" w:hAnsi="Courier New" w:cs="Courier New" w:hint="default"/>
      </w:rPr>
    </w:lvl>
    <w:lvl w:ilvl="5" w:tplc="040A0005" w:tentative="1">
      <w:start w:val="1"/>
      <w:numFmt w:val="bullet"/>
      <w:lvlText w:val=""/>
      <w:lvlJc w:val="left"/>
      <w:pPr>
        <w:ind w:left="4374" w:hanging="360"/>
      </w:pPr>
      <w:rPr>
        <w:rFonts w:ascii="Wingdings" w:hAnsi="Wingdings" w:hint="default"/>
      </w:rPr>
    </w:lvl>
    <w:lvl w:ilvl="6" w:tplc="040A0001" w:tentative="1">
      <w:start w:val="1"/>
      <w:numFmt w:val="bullet"/>
      <w:lvlText w:val=""/>
      <w:lvlJc w:val="left"/>
      <w:pPr>
        <w:ind w:left="5094" w:hanging="360"/>
      </w:pPr>
      <w:rPr>
        <w:rFonts w:ascii="Symbol" w:hAnsi="Symbol" w:hint="default"/>
      </w:rPr>
    </w:lvl>
    <w:lvl w:ilvl="7" w:tplc="040A0003" w:tentative="1">
      <w:start w:val="1"/>
      <w:numFmt w:val="bullet"/>
      <w:lvlText w:val="o"/>
      <w:lvlJc w:val="left"/>
      <w:pPr>
        <w:ind w:left="5814" w:hanging="360"/>
      </w:pPr>
      <w:rPr>
        <w:rFonts w:ascii="Courier New" w:hAnsi="Courier New" w:cs="Courier New" w:hint="default"/>
      </w:rPr>
    </w:lvl>
    <w:lvl w:ilvl="8" w:tplc="040A0005" w:tentative="1">
      <w:start w:val="1"/>
      <w:numFmt w:val="bullet"/>
      <w:lvlText w:val=""/>
      <w:lvlJc w:val="left"/>
      <w:pPr>
        <w:ind w:left="6534" w:hanging="360"/>
      </w:pPr>
      <w:rPr>
        <w:rFonts w:ascii="Wingdings" w:hAnsi="Wingdings" w:hint="default"/>
      </w:rPr>
    </w:lvl>
  </w:abstractNum>
  <w:abstractNum w:abstractNumId="16">
    <w:nsid w:val="577C06BE"/>
    <w:multiLevelType w:val="hybridMultilevel"/>
    <w:tmpl w:val="BC8CF9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nsid w:val="59641F74"/>
    <w:multiLevelType w:val="hybridMultilevel"/>
    <w:tmpl w:val="B1A6AF6A"/>
    <w:lvl w:ilvl="0" w:tplc="E72C3AB2">
      <w:start w:val="1"/>
      <w:numFmt w:val="bullet"/>
      <w:lvlText w:val="•"/>
      <w:lvlJc w:val="left"/>
      <w:pPr>
        <w:tabs>
          <w:tab w:val="num" w:pos="720"/>
        </w:tabs>
        <w:ind w:left="720" w:hanging="360"/>
      </w:pPr>
      <w:rPr>
        <w:rFonts w:ascii="Arial" w:hAnsi="Arial" w:hint="default"/>
      </w:rPr>
    </w:lvl>
    <w:lvl w:ilvl="1" w:tplc="17F802D2">
      <w:start w:val="1"/>
      <w:numFmt w:val="bullet"/>
      <w:lvlText w:val="•"/>
      <w:lvlJc w:val="left"/>
      <w:pPr>
        <w:tabs>
          <w:tab w:val="num" w:pos="1440"/>
        </w:tabs>
        <w:ind w:left="1440" w:hanging="360"/>
      </w:pPr>
      <w:rPr>
        <w:rFonts w:ascii="Arial" w:hAnsi="Arial" w:hint="default"/>
      </w:rPr>
    </w:lvl>
    <w:lvl w:ilvl="2" w:tplc="752EC416" w:tentative="1">
      <w:start w:val="1"/>
      <w:numFmt w:val="bullet"/>
      <w:lvlText w:val="•"/>
      <w:lvlJc w:val="left"/>
      <w:pPr>
        <w:tabs>
          <w:tab w:val="num" w:pos="2160"/>
        </w:tabs>
        <w:ind w:left="2160" w:hanging="360"/>
      </w:pPr>
      <w:rPr>
        <w:rFonts w:ascii="Arial" w:hAnsi="Arial" w:hint="default"/>
      </w:rPr>
    </w:lvl>
    <w:lvl w:ilvl="3" w:tplc="295C05CE" w:tentative="1">
      <w:start w:val="1"/>
      <w:numFmt w:val="bullet"/>
      <w:lvlText w:val="•"/>
      <w:lvlJc w:val="left"/>
      <w:pPr>
        <w:tabs>
          <w:tab w:val="num" w:pos="2880"/>
        </w:tabs>
        <w:ind w:left="2880" w:hanging="360"/>
      </w:pPr>
      <w:rPr>
        <w:rFonts w:ascii="Arial" w:hAnsi="Arial" w:hint="default"/>
      </w:rPr>
    </w:lvl>
    <w:lvl w:ilvl="4" w:tplc="04F4482C" w:tentative="1">
      <w:start w:val="1"/>
      <w:numFmt w:val="bullet"/>
      <w:lvlText w:val="•"/>
      <w:lvlJc w:val="left"/>
      <w:pPr>
        <w:tabs>
          <w:tab w:val="num" w:pos="3600"/>
        </w:tabs>
        <w:ind w:left="3600" w:hanging="360"/>
      </w:pPr>
      <w:rPr>
        <w:rFonts w:ascii="Arial" w:hAnsi="Arial" w:hint="default"/>
      </w:rPr>
    </w:lvl>
    <w:lvl w:ilvl="5" w:tplc="2E6C2AA2" w:tentative="1">
      <w:start w:val="1"/>
      <w:numFmt w:val="bullet"/>
      <w:lvlText w:val="•"/>
      <w:lvlJc w:val="left"/>
      <w:pPr>
        <w:tabs>
          <w:tab w:val="num" w:pos="4320"/>
        </w:tabs>
        <w:ind w:left="4320" w:hanging="360"/>
      </w:pPr>
      <w:rPr>
        <w:rFonts w:ascii="Arial" w:hAnsi="Arial" w:hint="default"/>
      </w:rPr>
    </w:lvl>
    <w:lvl w:ilvl="6" w:tplc="06D0D298" w:tentative="1">
      <w:start w:val="1"/>
      <w:numFmt w:val="bullet"/>
      <w:lvlText w:val="•"/>
      <w:lvlJc w:val="left"/>
      <w:pPr>
        <w:tabs>
          <w:tab w:val="num" w:pos="5040"/>
        </w:tabs>
        <w:ind w:left="5040" w:hanging="360"/>
      </w:pPr>
      <w:rPr>
        <w:rFonts w:ascii="Arial" w:hAnsi="Arial" w:hint="default"/>
      </w:rPr>
    </w:lvl>
    <w:lvl w:ilvl="7" w:tplc="8C8AECA2" w:tentative="1">
      <w:start w:val="1"/>
      <w:numFmt w:val="bullet"/>
      <w:lvlText w:val="•"/>
      <w:lvlJc w:val="left"/>
      <w:pPr>
        <w:tabs>
          <w:tab w:val="num" w:pos="5760"/>
        </w:tabs>
        <w:ind w:left="5760" w:hanging="360"/>
      </w:pPr>
      <w:rPr>
        <w:rFonts w:ascii="Arial" w:hAnsi="Arial" w:hint="default"/>
      </w:rPr>
    </w:lvl>
    <w:lvl w:ilvl="8" w:tplc="AF84DCF2" w:tentative="1">
      <w:start w:val="1"/>
      <w:numFmt w:val="bullet"/>
      <w:lvlText w:val="•"/>
      <w:lvlJc w:val="left"/>
      <w:pPr>
        <w:tabs>
          <w:tab w:val="num" w:pos="6480"/>
        </w:tabs>
        <w:ind w:left="6480" w:hanging="360"/>
      </w:pPr>
      <w:rPr>
        <w:rFonts w:ascii="Arial" w:hAnsi="Arial" w:hint="default"/>
      </w:rPr>
    </w:lvl>
  </w:abstractNum>
  <w:abstractNum w:abstractNumId="18">
    <w:nsid w:val="5DC757F9"/>
    <w:multiLevelType w:val="hybridMultilevel"/>
    <w:tmpl w:val="6D9A2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09870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6819501F"/>
    <w:multiLevelType w:val="hybridMultilevel"/>
    <w:tmpl w:val="158C1262"/>
    <w:lvl w:ilvl="0" w:tplc="9956F0FE">
      <w:start w:val="1"/>
      <w:numFmt w:val="bullet"/>
      <w:lvlText w:val="•"/>
      <w:lvlJc w:val="left"/>
      <w:pPr>
        <w:tabs>
          <w:tab w:val="num" w:pos="720"/>
        </w:tabs>
        <w:ind w:left="720" w:hanging="360"/>
      </w:pPr>
      <w:rPr>
        <w:rFonts w:ascii="Arial" w:hAnsi="Arial" w:hint="default"/>
      </w:rPr>
    </w:lvl>
    <w:lvl w:ilvl="1" w:tplc="F5AC8660">
      <w:start w:val="1"/>
      <w:numFmt w:val="bullet"/>
      <w:lvlText w:val="•"/>
      <w:lvlJc w:val="left"/>
      <w:pPr>
        <w:tabs>
          <w:tab w:val="num" w:pos="1440"/>
        </w:tabs>
        <w:ind w:left="1440" w:hanging="360"/>
      </w:pPr>
      <w:rPr>
        <w:rFonts w:ascii="Arial" w:hAnsi="Arial" w:hint="default"/>
      </w:rPr>
    </w:lvl>
    <w:lvl w:ilvl="2" w:tplc="AA3656F8" w:tentative="1">
      <w:start w:val="1"/>
      <w:numFmt w:val="bullet"/>
      <w:lvlText w:val="•"/>
      <w:lvlJc w:val="left"/>
      <w:pPr>
        <w:tabs>
          <w:tab w:val="num" w:pos="2160"/>
        </w:tabs>
        <w:ind w:left="2160" w:hanging="360"/>
      </w:pPr>
      <w:rPr>
        <w:rFonts w:ascii="Arial" w:hAnsi="Arial" w:hint="default"/>
      </w:rPr>
    </w:lvl>
    <w:lvl w:ilvl="3" w:tplc="E4948A80" w:tentative="1">
      <w:start w:val="1"/>
      <w:numFmt w:val="bullet"/>
      <w:lvlText w:val="•"/>
      <w:lvlJc w:val="left"/>
      <w:pPr>
        <w:tabs>
          <w:tab w:val="num" w:pos="2880"/>
        </w:tabs>
        <w:ind w:left="2880" w:hanging="360"/>
      </w:pPr>
      <w:rPr>
        <w:rFonts w:ascii="Arial" w:hAnsi="Arial" w:hint="default"/>
      </w:rPr>
    </w:lvl>
    <w:lvl w:ilvl="4" w:tplc="FA9A6ABE" w:tentative="1">
      <w:start w:val="1"/>
      <w:numFmt w:val="bullet"/>
      <w:lvlText w:val="•"/>
      <w:lvlJc w:val="left"/>
      <w:pPr>
        <w:tabs>
          <w:tab w:val="num" w:pos="3600"/>
        </w:tabs>
        <w:ind w:left="3600" w:hanging="360"/>
      </w:pPr>
      <w:rPr>
        <w:rFonts w:ascii="Arial" w:hAnsi="Arial" w:hint="default"/>
      </w:rPr>
    </w:lvl>
    <w:lvl w:ilvl="5" w:tplc="92182DAE" w:tentative="1">
      <w:start w:val="1"/>
      <w:numFmt w:val="bullet"/>
      <w:lvlText w:val="•"/>
      <w:lvlJc w:val="left"/>
      <w:pPr>
        <w:tabs>
          <w:tab w:val="num" w:pos="4320"/>
        </w:tabs>
        <w:ind w:left="4320" w:hanging="360"/>
      </w:pPr>
      <w:rPr>
        <w:rFonts w:ascii="Arial" w:hAnsi="Arial" w:hint="default"/>
      </w:rPr>
    </w:lvl>
    <w:lvl w:ilvl="6" w:tplc="FA88B59E" w:tentative="1">
      <w:start w:val="1"/>
      <w:numFmt w:val="bullet"/>
      <w:lvlText w:val="•"/>
      <w:lvlJc w:val="left"/>
      <w:pPr>
        <w:tabs>
          <w:tab w:val="num" w:pos="5040"/>
        </w:tabs>
        <w:ind w:left="5040" w:hanging="360"/>
      </w:pPr>
      <w:rPr>
        <w:rFonts w:ascii="Arial" w:hAnsi="Arial" w:hint="default"/>
      </w:rPr>
    </w:lvl>
    <w:lvl w:ilvl="7" w:tplc="0172E218" w:tentative="1">
      <w:start w:val="1"/>
      <w:numFmt w:val="bullet"/>
      <w:lvlText w:val="•"/>
      <w:lvlJc w:val="left"/>
      <w:pPr>
        <w:tabs>
          <w:tab w:val="num" w:pos="5760"/>
        </w:tabs>
        <w:ind w:left="5760" w:hanging="360"/>
      </w:pPr>
      <w:rPr>
        <w:rFonts w:ascii="Arial" w:hAnsi="Arial" w:hint="default"/>
      </w:rPr>
    </w:lvl>
    <w:lvl w:ilvl="8" w:tplc="41246B3C" w:tentative="1">
      <w:start w:val="1"/>
      <w:numFmt w:val="bullet"/>
      <w:lvlText w:val="•"/>
      <w:lvlJc w:val="left"/>
      <w:pPr>
        <w:tabs>
          <w:tab w:val="num" w:pos="6480"/>
        </w:tabs>
        <w:ind w:left="6480" w:hanging="360"/>
      </w:pPr>
      <w:rPr>
        <w:rFonts w:ascii="Arial" w:hAnsi="Arial" w:hint="default"/>
      </w:rPr>
    </w:lvl>
  </w:abstractNum>
  <w:abstractNum w:abstractNumId="21">
    <w:nsid w:val="686711E9"/>
    <w:multiLevelType w:val="hybridMultilevel"/>
    <w:tmpl w:val="B1A8FD6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2">
    <w:nsid w:val="6F3D3914"/>
    <w:multiLevelType w:val="hybridMultilevel"/>
    <w:tmpl w:val="F3328F7C"/>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23">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19"/>
  </w:num>
  <w:num w:numId="2">
    <w:abstractNumId w:val="18"/>
  </w:num>
  <w:num w:numId="3">
    <w:abstractNumId w:val="22"/>
  </w:num>
  <w:num w:numId="4">
    <w:abstractNumId w:val="10"/>
  </w:num>
  <w:num w:numId="5">
    <w:abstractNumId w:val="9"/>
  </w:num>
  <w:num w:numId="6">
    <w:abstractNumId w:val="11"/>
  </w:num>
  <w:num w:numId="7">
    <w:abstractNumId w:val="16"/>
  </w:num>
  <w:num w:numId="8">
    <w:abstractNumId w:val="3"/>
  </w:num>
  <w:num w:numId="9">
    <w:abstractNumId w:val="0"/>
  </w:num>
  <w:num w:numId="10">
    <w:abstractNumId w:val="13"/>
  </w:num>
  <w:num w:numId="11">
    <w:abstractNumId w:val="8"/>
  </w:num>
  <w:num w:numId="12">
    <w:abstractNumId w:val="7"/>
  </w:num>
  <w:num w:numId="13">
    <w:abstractNumId w:val="5"/>
  </w:num>
  <w:num w:numId="14">
    <w:abstractNumId w:val="2"/>
  </w:num>
  <w:num w:numId="15">
    <w:abstractNumId w:val="1"/>
  </w:num>
  <w:num w:numId="16">
    <w:abstractNumId w:val="6"/>
  </w:num>
  <w:num w:numId="17">
    <w:abstractNumId w:val="14"/>
  </w:num>
  <w:num w:numId="18">
    <w:abstractNumId w:val="23"/>
  </w:num>
  <w:num w:numId="19">
    <w:abstractNumId w:val="12"/>
  </w:num>
  <w:num w:numId="20">
    <w:abstractNumId w:val="20"/>
  </w:num>
  <w:num w:numId="21">
    <w:abstractNumId w:val="15"/>
  </w:num>
  <w:num w:numId="22">
    <w:abstractNumId w:val="21"/>
  </w:num>
  <w:num w:numId="23">
    <w:abstractNumId w:val="4"/>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revisionView w:markup="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39A8"/>
    <w:rsid w:val="00003035"/>
    <w:rsid w:val="00003481"/>
    <w:rsid w:val="000047D1"/>
    <w:rsid w:val="00005D02"/>
    <w:rsid w:val="00013BCA"/>
    <w:rsid w:val="00014761"/>
    <w:rsid w:val="00014A9D"/>
    <w:rsid w:val="00020F22"/>
    <w:rsid w:val="00031521"/>
    <w:rsid w:val="00036E42"/>
    <w:rsid w:val="00037355"/>
    <w:rsid w:val="0005764A"/>
    <w:rsid w:val="00060178"/>
    <w:rsid w:val="0007004D"/>
    <w:rsid w:val="00072535"/>
    <w:rsid w:val="00074561"/>
    <w:rsid w:val="00075121"/>
    <w:rsid w:val="00075903"/>
    <w:rsid w:val="00084FA5"/>
    <w:rsid w:val="000856EA"/>
    <w:rsid w:val="000921FA"/>
    <w:rsid w:val="000940B3"/>
    <w:rsid w:val="000973A1"/>
    <w:rsid w:val="000A6DAB"/>
    <w:rsid w:val="000B2038"/>
    <w:rsid w:val="000B2CED"/>
    <w:rsid w:val="000B4AF2"/>
    <w:rsid w:val="000C2495"/>
    <w:rsid w:val="000D3C54"/>
    <w:rsid w:val="000E3408"/>
    <w:rsid w:val="000E647E"/>
    <w:rsid w:val="000F28FF"/>
    <w:rsid w:val="000F30C3"/>
    <w:rsid w:val="000F6375"/>
    <w:rsid w:val="000F71B6"/>
    <w:rsid w:val="001065CB"/>
    <w:rsid w:val="00111317"/>
    <w:rsid w:val="0011132E"/>
    <w:rsid w:val="00112963"/>
    <w:rsid w:val="00116E08"/>
    <w:rsid w:val="00123EE4"/>
    <w:rsid w:val="00135C5A"/>
    <w:rsid w:val="0013667F"/>
    <w:rsid w:val="001366FB"/>
    <w:rsid w:val="001449F4"/>
    <w:rsid w:val="001465A6"/>
    <w:rsid w:val="00152809"/>
    <w:rsid w:val="001735CE"/>
    <w:rsid w:val="00183199"/>
    <w:rsid w:val="00185116"/>
    <w:rsid w:val="00185895"/>
    <w:rsid w:val="001923BE"/>
    <w:rsid w:val="00196909"/>
    <w:rsid w:val="001A1538"/>
    <w:rsid w:val="001C2692"/>
    <w:rsid w:val="001C30FE"/>
    <w:rsid w:val="001C3775"/>
    <w:rsid w:val="001D01F1"/>
    <w:rsid w:val="001D49DD"/>
    <w:rsid w:val="001E12A8"/>
    <w:rsid w:val="001F1CA7"/>
    <w:rsid w:val="00201694"/>
    <w:rsid w:val="0021244E"/>
    <w:rsid w:val="00213CBD"/>
    <w:rsid w:val="00213EAB"/>
    <w:rsid w:val="002153C7"/>
    <w:rsid w:val="00244167"/>
    <w:rsid w:val="00244F91"/>
    <w:rsid w:val="0024797E"/>
    <w:rsid w:val="0025636A"/>
    <w:rsid w:val="00260235"/>
    <w:rsid w:val="00273E86"/>
    <w:rsid w:val="0027540A"/>
    <w:rsid w:val="002811F3"/>
    <w:rsid w:val="00281D6A"/>
    <w:rsid w:val="00283F35"/>
    <w:rsid w:val="002B0B30"/>
    <w:rsid w:val="002B50E1"/>
    <w:rsid w:val="002D09A2"/>
    <w:rsid w:val="002D30D6"/>
    <w:rsid w:val="002E002E"/>
    <w:rsid w:val="002E5BE7"/>
    <w:rsid w:val="002F0CC8"/>
    <w:rsid w:val="002F31E5"/>
    <w:rsid w:val="002F7452"/>
    <w:rsid w:val="00302092"/>
    <w:rsid w:val="003036D4"/>
    <w:rsid w:val="003046E3"/>
    <w:rsid w:val="00321809"/>
    <w:rsid w:val="0032191D"/>
    <w:rsid w:val="00322045"/>
    <w:rsid w:val="00340568"/>
    <w:rsid w:val="003422D8"/>
    <w:rsid w:val="00343A03"/>
    <w:rsid w:val="00343D3E"/>
    <w:rsid w:val="00347662"/>
    <w:rsid w:val="003527A1"/>
    <w:rsid w:val="00356AEE"/>
    <w:rsid w:val="00362A11"/>
    <w:rsid w:val="00362C6D"/>
    <w:rsid w:val="00364224"/>
    <w:rsid w:val="00380280"/>
    <w:rsid w:val="00386FBF"/>
    <w:rsid w:val="003A665A"/>
    <w:rsid w:val="003B2807"/>
    <w:rsid w:val="003B76C0"/>
    <w:rsid w:val="003B7A84"/>
    <w:rsid w:val="003C01D8"/>
    <w:rsid w:val="003C3C02"/>
    <w:rsid w:val="003D0F27"/>
    <w:rsid w:val="003D2BC8"/>
    <w:rsid w:val="003D4BA1"/>
    <w:rsid w:val="003D694D"/>
    <w:rsid w:val="003E2F99"/>
    <w:rsid w:val="003E68EC"/>
    <w:rsid w:val="003F4F84"/>
    <w:rsid w:val="003F6DEE"/>
    <w:rsid w:val="003F797B"/>
    <w:rsid w:val="003F7EBA"/>
    <w:rsid w:val="004026D1"/>
    <w:rsid w:val="00411F69"/>
    <w:rsid w:val="0041475E"/>
    <w:rsid w:val="00417CC1"/>
    <w:rsid w:val="0043083A"/>
    <w:rsid w:val="00431BC1"/>
    <w:rsid w:val="00432445"/>
    <w:rsid w:val="004363C5"/>
    <w:rsid w:val="00441091"/>
    <w:rsid w:val="004434EB"/>
    <w:rsid w:val="00446CFD"/>
    <w:rsid w:val="0044782E"/>
    <w:rsid w:val="004510EA"/>
    <w:rsid w:val="0045468B"/>
    <w:rsid w:val="00455164"/>
    <w:rsid w:val="004603D0"/>
    <w:rsid w:val="00470560"/>
    <w:rsid w:val="004718FD"/>
    <w:rsid w:val="00475B4F"/>
    <w:rsid w:val="00477360"/>
    <w:rsid w:val="004777AE"/>
    <w:rsid w:val="00484BE1"/>
    <w:rsid w:val="004A09B2"/>
    <w:rsid w:val="004B39A8"/>
    <w:rsid w:val="004C19D8"/>
    <w:rsid w:val="004E0011"/>
    <w:rsid w:val="004E315C"/>
    <w:rsid w:val="004E4F1D"/>
    <w:rsid w:val="004E5147"/>
    <w:rsid w:val="004E6EFA"/>
    <w:rsid w:val="004F503C"/>
    <w:rsid w:val="00504746"/>
    <w:rsid w:val="00514433"/>
    <w:rsid w:val="005177BD"/>
    <w:rsid w:val="00522B7A"/>
    <w:rsid w:val="00532CF9"/>
    <w:rsid w:val="005348B4"/>
    <w:rsid w:val="00535ECF"/>
    <w:rsid w:val="005364D5"/>
    <w:rsid w:val="005428AC"/>
    <w:rsid w:val="00552117"/>
    <w:rsid w:val="00572A7D"/>
    <w:rsid w:val="00574742"/>
    <w:rsid w:val="005811AA"/>
    <w:rsid w:val="00584A83"/>
    <w:rsid w:val="00594D9B"/>
    <w:rsid w:val="005967CC"/>
    <w:rsid w:val="00597471"/>
    <w:rsid w:val="005A07E9"/>
    <w:rsid w:val="005A3805"/>
    <w:rsid w:val="005B57E1"/>
    <w:rsid w:val="005B7789"/>
    <w:rsid w:val="005B7B09"/>
    <w:rsid w:val="005C0129"/>
    <w:rsid w:val="005D4C92"/>
    <w:rsid w:val="005E01CD"/>
    <w:rsid w:val="005E4DB8"/>
    <w:rsid w:val="005E7376"/>
    <w:rsid w:val="005F0C3A"/>
    <w:rsid w:val="005F3D6D"/>
    <w:rsid w:val="00615E10"/>
    <w:rsid w:val="00617912"/>
    <w:rsid w:val="00622230"/>
    <w:rsid w:val="006228D0"/>
    <w:rsid w:val="006261A1"/>
    <w:rsid w:val="006375B1"/>
    <w:rsid w:val="00640E1B"/>
    <w:rsid w:val="00652AD5"/>
    <w:rsid w:val="00652F70"/>
    <w:rsid w:val="0065367E"/>
    <w:rsid w:val="00667AC8"/>
    <w:rsid w:val="00671D80"/>
    <w:rsid w:val="006752BF"/>
    <w:rsid w:val="00676C52"/>
    <w:rsid w:val="00677804"/>
    <w:rsid w:val="00680DDC"/>
    <w:rsid w:val="006812E4"/>
    <w:rsid w:val="00681CA0"/>
    <w:rsid w:val="006821A5"/>
    <w:rsid w:val="0068308A"/>
    <w:rsid w:val="00690691"/>
    <w:rsid w:val="006958D4"/>
    <w:rsid w:val="00695A1E"/>
    <w:rsid w:val="006A1F3A"/>
    <w:rsid w:val="006C1C4C"/>
    <w:rsid w:val="006C5063"/>
    <w:rsid w:val="006D067F"/>
    <w:rsid w:val="006D0818"/>
    <w:rsid w:val="006D47AC"/>
    <w:rsid w:val="006D674E"/>
    <w:rsid w:val="006E4D4D"/>
    <w:rsid w:val="006F5814"/>
    <w:rsid w:val="00700ACF"/>
    <w:rsid w:val="00701034"/>
    <w:rsid w:val="00701E23"/>
    <w:rsid w:val="00702EBE"/>
    <w:rsid w:val="00704884"/>
    <w:rsid w:val="00705C1D"/>
    <w:rsid w:val="00714298"/>
    <w:rsid w:val="0071477E"/>
    <w:rsid w:val="007212E8"/>
    <w:rsid w:val="007213FD"/>
    <w:rsid w:val="00723437"/>
    <w:rsid w:val="0072558C"/>
    <w:rsid w:val="007260F3"/>
    <w:rsid w:val="0072798B"/>
    <w:rsid w:val="007355EC"/>
    <w:rsid w:val="00737459"/>
    <w:rsid w:val="00737FBE"/>
    <w:rsid w:val="007416E0"/>
    <w:rsid w:val="007416EC"/>
    <w:rsid w:val="00752B1D"/>
    <w:rsid w:val="00762265"/>
    <w:rsid w:val="0078296E"/>
    <w:rsid w:val="00784182"/>
    <w:rsid w:val="007948C0"/>
    <w:rsid w:val="007A476B"/>
    <w:rsid w:val="007A694C"/>
    <w:rsid w:val="007B6193"/>
    <w:rsid w:val="007B75BF"/>
    <w:rsid w:val="007B7B83"/>
    <w:rsid w:val="007C0ED7"/>
    <w:rsid w:val="007C3389"/>
    <w:rsid w:val="007C58A3"/>
    <w:rsid w:val="007C592E"/>
    <w:rsid w:val="007E6170"/>
    <w:rsid w:val="007F699C"/>
    <w:rsid w:val="00804654"/>
    <w:rsid w:val="00810889"/>
    <w:rsid w:val="00815FB8"/>
    <w:rsid w:val="00816FE7"/>
    <w:rsid w:val="008201B6"/>
    <w:rsid w:val="00820E9D"/>
    <w:rsid w:val="00820EEA"/>
    <w:rsid w:val="00830C49"/>
    <w:rsid w:val="00833E4B"/>
    <w:rsid w:val="00836994"/>
    <w:rsid w:val="00840B3E"/>
    <w:rsid w:val="0085192A"/>
    <w:rsid w:val="0085594D"/>
    <w:rsid w:val="00855A34"/>
    <w:rsid w:val="00866F6B"/>
    <w:rsid w:val="0087024D"/>
    <w:rsid w:val="00872730"/>
    <w:rsid w:val="0087448A"/>
    <w:rsid w:val="0087547F"/>
    <w:rsid w:val="008776E8"/>
    <w:rsid w:val="008839F7"/>
    <w:rsid w:val="00892146"/>
    <w:rsid w:val="008921DC"/>
    <w:rsid w:val="00892AC9"/>
    <w:rsid w:val="008936B2"/>
    <w:rsid w:val="008A2887"/>
    <w:rsid w:val="008A46B9"/>
    <w:rsid w:val="008B7F91"/>
    <w:rsid w:val="008C7830"/>
    <w:rsid w:val="008C7DF1"/>
    <w:rsid w:val="008D2CEF"/>
    <w:rsid w:val="008F02D2"/>
    <w:rsid w:val="008F0571"/>
    <w:rsid w:val="008F5DB0"/>
    <w:rsid w:val="008F65EF"/>
    <w:rsid w:val="008F6EC3"/>
    <w:rsid w:val="0090116D"/>
    <w:rsid w:val="00906E32"/>
    <w:rsid w:val="00921FAE"/>
    <w:rsid w:val="00932D15"/>
    <w:rsid w:val="00933896"/>
    <w:rsid w:val="00935393"/>
    <w:rsid w:val="009375F0"/>
    <w:rsid w:val="009424E0"/>
    <w:rsid w:val="00956C2D"/>
    <w:rsid w:val="00974059"/>
    <w:rsid w:val="00980AFA"/>
    <w:rsid w:val="009912DF"/>
    <w:rsid w:val="00995FB2"/>
    <w:rsid w:val="009A0A05"/>
    <w:rsid w:val="009A13E4"/>
    <w:rsid w:val="009B40AE"/>
    <w:rsid w:val="009B45F6"/>
    <w:rsid w:val="009B6230"/>
    <w:rsid w:val="009C347B"/>
    <w:rsid w:val="009F7E3D"/>
    <w:rsid w:val="00A01F4E"/>
    <w:rsid w:val="00A04048"/>
    <w:rsid w:val="00A21FE7"/>
    <w:rsid w:val="00A24B82"/>
    <w:rsid w:val="00A32B2E"/>
    <w:rsid w:val="00A404FB"/>
    <w:rsid w:val="00A42F87"/>
    <w:rsid w:val="00A62066"/>
    <w:rsid w:val="00AA5FA4"/>
    <w:rsid w:val="00AB111F"/>
    <w:rsid w:val="00AB6714"/>
    <w:rsid w:val="00AC3A0C"/>
    <w:rsid w:val="00AC3C6D"/>
    <w:rsid w:val="00AC6A3E"/>
    <w:rsid w:val="00AC753F"/>
    <w:rsid w:val="00AD4649"/>
    <w:rsid w:val="00AD5C8A"/>
    <w:rsid w:val="00AD6B58"/>
    <w:rsid w:val="00AD7C1E"/>
    <w:rsid w:val="00AE4537"/>
    <w:rsid w:val="00AE73A1"/>
    <w:rsid w:val="00B0429A"/>
    <w:rsid w:val="00B05F35"/>
    <w:rsid w:val="00B10D53"/>
    <w:rsid w:val="00B14CEE"/>
    <w:rsid w:val="00B20454"/>
    <w:rsid w:val="00B22690"/>
    <w:rsid w:val="00B22AB4"/>
    <w:rsid w:val="00B248F3"/>
    <w:rsid w:val="00B3288F"/>
    <w:rsid w:val="00B33156"/>
    <w:rsid w:val="00B43145"/>
    <w:rsid w:val="00B4436F"/>
    <w:rsid w:val="00B45442"/>
    <w:rsid w:val="00B518D9"/>
    <w:rsid w:val="00B53D0B"/>
    <w:rsid w:val="00B61FCF"/>
    <w:rsid w:val="00B6431A"/>
    <w:rsid w:val="00B70BC7"/>
    <w:rsid w:val="00B76879"/>
    <w:rsid w:val="00B9118A"/>
    <w:rsid w:val="00B94B65"/>
    <w:rsid w:val="00BA2822"/>
    <w:rsid w:val="00BA4F3C"/>
    <w:rsid w:val="00BA7F5F"/>
    <w:rsid w:val="00BB7F13"/>
    <w:rsid w:val="00BC24A4"/>
    <w:rsid w:val="00BC7718"/>
    <w:rsid w:val="00BD33FC"/>
    <w:rsid w:val="00BE49CE"/>
    <w:rsid w:val="00BE626B"/>
    <w:rsid w:val="00BF6517"/>
    <w:rsid w:val="00C07CAE"/>
    <w:rsid w:val="00C12E49"/>
    <w:rsid w:val="00C203DF"/>
    <w:rsid w:val="00C2469A"/>
    <w:rsid w:val="00C24BBF"/>
    <w:rsid w:val="00C32FA9"/>
    <w:rsid w:val="00C33B9D"/>
    <w:rsid w:val="00C45086"/>
    <w:rsid w:val="00C52798"/>
    <w:rsid w:val="00C555E2"/>
    <w:rsid w:val="00C5684C"/>
    <w:rsid w:val="00C70A98"/>
    <w:rsid w:val="00C72803"/>
    <w:rsid w:val="00C74F7F"/>
    <w:rsid w:val="00C75E9E"/>
    <w:rsid w:val="00C82B54"/>
    <w:rsid w:val="00C8342C"/>
    <w:rsid w:val="00C8627A"/>
    <w:rsid w:val="00C91E3D"/>
    <w:rsid w:val="00C956B2"/>
    <w:rsid w:val="00CA0E89"/>
    <w:rsid w:val="00CA360A"/>
    <w:rsid w:val="00CB2DB7"/>
    <w:rsid w:val="00CB4B8B"/>
    <w:rsid w:val="00CB52ED"/>
    <w:rsid w:val="00CB7635"/>
    <w:rsid w:val="00CC32D2"/>
    <w:rsid w:val="00CC5EA2"/>
    <w:rsid w:val="00CD121A"/>
    <w:rsid w:val="00CD2E3F"/>
    <w:rsid w:val="00CD5EC8"/>
    <w:rsid w:val="00CE2233"/>
    <w:rsid w:val="00CE22C1"/>
    <w:rsid w:val="00CE669E"/>
    <w:rsid w:val="00CF0E07"/>
    <w:rsid w:val="00D005F1"/>
    <w:rsid w:val="00D05AD9"/>
    <w:rsid w:val="00D10FC2"/>
    <w:rsid w:val="00D11A1D"/>
    <w:rsid w:val="00D11E40"/>
    <w:rsid w:val="00D150DF"/>
    <w:rsid w:val="00D21883"/>
    <w:rsid w:val="00D26C1A"/>
    <w:rsid w:val="00D3624C"/>
    <w:rsid w:val="00D40E28"/>
    <w:rsid w:val="00D440F7"/>
    <w:rsid w:val="00D44FFF"/>
    <w:rsid w:val="00D473EB"/>
    <w:rsid w:val="00D479F0"/>
    <w:rsid w:val="00D52EA0"/>
    <w:rsid w:val="00D53AB2"/>
    <w:rsid w:val="00D60D09"/>
    <w:rsid w:val="00D619B7"/>
    <w:rsid w:val="00D631F7"/>
    <w:rsid w:val="00D8130F"/>
    <w:rsid w:val="00D90913"/>
    <w:rsid w:val="00DA1F66"/>
    <w:rsid w:val="00DA3419"/>
    <w:rsid w:val="00DA39E3"/>
    <w:rsid w:val="00DA7D4E"/>
    <w:rsid w:val="00DB01D4"/>
    <w:rsid w:val="00DB43C8"/>
    <w:rsid w:val="00DB791F"/>
    <w:rsid w:val="00DB7AB1"/>
    <w:rsid w:val="00DC0F15"/>
    <w:rsid w:val="00DC67DF"/>
    <w:rsid w:val="00DD7CFF"/>
    <w:rsid w:val="00DE3DDC"/>
    <w:rsid w:val="00DE4BA6"/>
    <w:rsid w:val="00DF3B25"/>
    <w:rsid w:val="00DF5A70"/>
    <w:rsid w:val="00E014E9"/>
    <w:rsid w:val="00E115B6"/>
    <w:rsid w:val="00E14C1B"/>
    <w:rsid w:val="00E24AB6"/>
    <w:rsid w:val="00E40440"/>
    <w:rsid w:val="00E40632"/>
    <w:rsid w:val="00E4436E"/>
    <w:rsid w:val="00E45BD5"/>
    <w:rsid w:val="00E46B73"/>
    <w:rsid w:val="00E4713B"/>
    <w:rsid w:val="00E52F35"/>
    <w:rsid w:val="00E57C5A"/>
    <w:rsid w:val="00E61CBE"/>
    <w:rsid w:val="00E64638"/>
    <w:rsid w:val="00E75BFC"/>
    <w:rsid w:val="00E80048"/>
    <w:rsid w:val="00E835DF"/>
    <w:rsid w:val="00E844D8"/>
    <w:rsid w:val="00E879DC"/>
    <w:rsid w:val="00E92CC3"/>
    <w:rsid w:val="00E9632E"/>
    <w:rsid w:val="00EB0F78"/>
    <w:rsid w:val="00EB78DC"/>
    <w:rsid w:val="00ED56F0"/>
    <w:rsid w:val="00EE6A0B"/>
    <w:rsid w:val="00EF1623"/>
    <w:rsid w:val="00EF282F"/>
    <w:rsid w:val="00F10873"/>
    <w:rsid w:val="00F15E7E"/>
    <w:rsid w:val="00F266B6"/>
    <w:rsid w:val="00F36642"/>
    <w:rsid w:val="00F42B15"/>
    <w:rsid w:val="00F457F5"/>
    <w:rsid w:val="00F47A2F"/>
    <w:rsid w:val="00F50429"/>
    <w:rsid w:val="00F52D3D"/>
    <w:rsid w:val="00F56905"/>
    <w:rsid w:val="00F605DC"/>
    <w:rsid w:val="00F66265"/>
    <w:rsid w:val="00F667DB"/>
    <w:rsid w:val="00F93A85"/>
    <w:rsid w:val="00FB0809"/>
    <w:rsid w:val="00FD1F48"/>
    <w:rsid w:val="00FD2A87"/>
    <w:rsid w:val="00FD4519"/>
    <w:rsid w:val="00FE2C28"/>
    <w:rsid w:val="00FE3A31"/>
    <w:rsid w:val="00FF4323"/>
    <w:rsid w:val="00FF7D6F"/>
    <w:rsid w:val="00FF7F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2602F1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52F35"/>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449F4"/>
    <w:pPr>
      <w:ind w:left="720"/>
      <w:contextualSpacing/>
    </w:pPr>
  </w:style>
  <w:style w:type="paragraph" w:styleId="Textodeglobo">
    <w:name w:val="Balloon Text"/>
    <w:basedOn w:val="Normal"/>
    <w:link w:val="TextodegloboCar"/>
    <w:uiPriority w:val="99"/>
    <w:semiHidden/>
    <w:unhideWhenUsed/>
    <w:rsid w:val="00617912"/>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617912"/>
    <w:rPr>
      <w:rFonts w:ascii="Lucida Grande" w:hAnsi="Lucida Grande" w:cs="Lucida Grande"/>
      <w:sz w:val="18"/>
      <w:szCs w:val="18"/>
    </w:rPr>
  </w:style>
  <w:style w:type="table" w:styleId="Tablaconcuadrcula">
    <w:name w:val="Table Grid"/>
    <w:basedOn w:val="Tablanormal"/>
    <w:uiPriority w:val="39"/>
    <w:rsid w:val="009B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cabezado">
    <w:name w:val="header"/>
    <w:basedOn w:val="Normal"/>
    <w:link w:val="EncabezadoCar"/>
    <w:uiPriority w:val="99"/>
    <w:unhideWhenUsed/>
    <w:rsid w:val="00700ACF"/>
    <w:pPr>
      <w:tabs>
        <w:tab w:val="center" w:pos="4153"/>
        <w:tab w:val="right" w:pos="8306"/>
      </w:tabs>
    </w:pPr>
  </w:style>
  <w:style w:type="character" w:customStyle="1" w:styleId="EncabezadoCar">
    <w:name w:val="Encabezado Car"/>
    <w:basedOn w:val="Fuentedeprrafopredeter"/>
    <w:link w:val="Encabezado"/>
    <w:uiPriority w:val="99"/>
    <w:rsid w:val="00700ACF"/>
  </w:style>
  <w:style w:type="paragraph" w:styleId="Piedepgina">
    <w:name w:val="footer"/>
    <w:basedOn w:val="Normal"/>
    <w:link w:val="PiedepginaCar"/>
    <w:uiPriority w:val="99"/>
    <w:unhideWhenUsed/>
    <w:rsid w:val="00700ACF"/>
    <w:pPr>
      <w:tabs>
        <w:tab w:val="center" w:pos="4153"/>
        <w:tab w:val="right" w:pos="8306"/>
      </w:tabs>
    </w:pPr>
  </w:style>
  <w:style w:type="character" w:customStyle="1" w:styleId="PiedepginaCar">
    <w:name w:val="Pie de página Car"/>
    <w:basedOn w:val="Fuentedeprrafopredeter"/>
    <w:link w:val="Piedepgina"/>
    <w:uiPriority w:val="99"/>
    <w:rsid w:val="00700ACF"/>
  </w:style>
  <w:style w:type="paragraph" w:styleId="Sinespaciado">
    <w:name w:val="No Spacing"/>
    <w:link w:val="SinespaciadoCar"/>
    <w:qFormat/>
    <w:rsid w:val="00700ACF"/>
    <w:rPr>
      <w:rFonts w:ascii="PMingLiU" w:eastAsiaTheme="minorEastAsia" w:hAnsi="PMingLiU"/>
      <w:sz w:val="22"/>
      <w:szCs w:val="22"/>
      <w:lang w:val="en-US"/>
    </w:rPr>
  </w:style>
  <w:style w:type="character" w:customStyle="1" w:styleId="SinespaciadoCar">
    <w:name w:val="Sin espaciado Car"/>
    <w:basedOn w:val="Fuentedeprrafopredeter"/>
    <w:link w:val="Sinespaciado"/>
    <w:rsid w:val="00700ACF"/>
    <w:rPr>
      <w:rFonts w:ascii="PMingLiU" w:eastAsiaTheme="minorEastAsia" w:hAnsi="PMingLiU"/>
      <w:sz w:val="22"/>
      <w:szCs w:val="22"/>
      <w:lang w:val="en-US"/>
    </w:rPr>
  </w:style>
  <w:style w:type="character" w:styleId="Nmerodepgina">
    <w:name w:val="page number"/>
    <w:basedOn w:val="Fuentedeprrafopredeter"/>
    <w:uiPriority w:val="99"/>
    <w:semiHidden/>
    <w:unhideWhenUsed/>
    <w:rsid w:val="00700ACF"/>
  </w:style>
  <w:style w:type="character" w:styleId="Refdecomentario">
    <w:name w:val="annotation reference"/>
    <w:basedOn w:val="Fuentedeprrafopredeter"/>
    <w:uiPriority w:val="99"/>
    <w:semiHidden/>
    <w:unhideWhenUsed/>
    <w:rsid w:val="002E5BE7"/>
    <w:rPr>
      <w:sz w:val="16"/>
      <w:szCs w:val="16"/>
    </w:rPr>
  </w:style>
  <w:style w:type="paragraph" w:styleId="Textocomentario">
    <w:name w:val="annotation text"/>
    <w:basedOn w:val="Normal"/>
    <w:link w:val="TextocomentarioCar"/>
    <w:uiPriority w:val="99"/>
    <w:semiHidden/>
    <w:unhideWhenUsed/>
    <w:rsid w:val="002E5BE7"/>
    <w:rPr>
      <w:sz w:val="20"/>
      <w:szCs w:val="20"/>
    </w:rPr>
  </w:style>
  <w:style w:type="character" w:customStyle="1" w:styleId="TextocomentarioCar">
    <w:name w:val="Texto comentario Car"/>
    <w:basedOn w:val="Fuentedeprrafopredeter"/>
    <w:link w:val="Textocomentario"/>
    <w:uiPriority w:val="99"/>
    <w:semiHidden/>
    <w:rsid w:val="002E5BE7"/>
    <w:rPr>
      <w:sz w:val="20"/>
      <w:szCs w:val="20"/>
    </w:rPr>
  </w:style>
  <w:style w:type="paragraph" w:styleId="Asuntodelcomentario">
    <w:name w:val="annotation subject"/>
    <w:basedOn w:val="Textocomentario"/>
    <w:next w:val="Textocomentario"/>
    <w:link w:val="AsuntodelcomentarioCar"/>
    <w:uiPriority w:val="99"/>
    <w:semiHidden/>
    <w:unhideWhenUsed/>
    <w:rsid w:val="002E5BE7"/>
    <w:rPr>
      <w:b/>
      <w:bCs/>
    </w:rPr>
  </w:style>
  <w:style w:type="character" w:customStyle="1" w:styleId="AsuntodelcomentarioCar">
    <w:name w:val="Asunto del comentario Car"/>
    <w:basedOn w:val="TextocomentarioCar"/>
    <w:link w:val="Asuntodelcomentario"/>
    <w:uiPriority w:val="99"/>
    <w:semiHidden/>
    <w:rsid w:val="002E5BE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7933458">
      <w:bodyDiv w:val="1"/>
      <w:marLeft w:val="0"/>
      <w:marRight w:val="0"/>
      <w:marTop w:val="0"/>
      <w:marBottom w:val="0"/>
      <w:divBdr>
        <w:top w:val="none" w:sz="0" w:space="0" w:color="auto"/>
        <w:left w:val="none" w:sz="0" w:space="0" w:color="auto"/>
        <w:bottom w:val="none" w:sz="0" w:space="0" w:color="auto"/>
        <w:right w:val="none" w:sz="0" w:space="0" w:color="auto"/>
      </w:divBdr>
      <w:divsChild>
        <w:div w:id="1220166298">
          <w:marLeft w:val="1166"/>
          <w:marRight w:val="0"/>
          <w:marTop w:val="0"/>
          <w:marBottom w:val="200"/>
          <w:divBdr>
            <w:top w:val="none" w:sz="0" w:space="0" w:color="auto"/>
            <w:left w:val="none" w:sz="0" w:space="0" w:color="auto"/>
            <w:bottom w:val="none" w:sz="0" w:space="0" w:color="auto"/>
            <w:right w:val="none" w:sz="0" w:space="0" w:color="auto"/>
          </w:divBdr>
        </w:div>
      </w:divsChild>
    </w:div>
    <w:div w:id="2019044219">
      <w:bodyDiv w:val="1"/>
      <w:marLeft w:val="0"/>
      <w:marRight w:val="0"/>
      <w:marTop w:val="0"/>
      <w:marBottom w:val="0"/>
      <w:divBdr>
        <w:top w:val="none" w:sz="0" w:space="0" w:color="auto"/>
        <w:left w:val="none" w:sz="0" w:space="0" w:color="auto"/>
        <w:bottom w:val="none" w:sz="0" w:space="0" w:color="auto"/>
        <w:right w:val="none" w:sz="0" w:space="0" w:color="auto"/>
      </w:divBdr>
      <w:divsChild>
        <w:div w:id="53553638">
          <w:marLeft w:val="1166"/>
          <w:marRight w:val="0"/>
          <w:marTop w:val="0"/>
          <w:marBottom w:val="20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openxmlformats.org/officeDocument/2006/relationships/glossaryDocument" Target="glossary/document.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comments" Target="comments.xml"/><Relationship Id="rId10" Type="http://schemas.microsoft.com/office/2011/relationships/commentsExtended" Target="commentsExtended.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81B5762E840834F9C95821099E44DE2"/>
        <w:category>
          <w:name w:val="General"/>
          <w:gallery w:val="placeholder"/>
        </w:category>
        <w:types>
          <w:type w:val="bbPlcHdr"/>
        </w:types>
        <w:behaviors>
          <w:behavior w:val="content"/>
        </w:behaviors>
        <w:guid w:val="{2BC2A929-0825-4842-80CF-54A9901B7C99}"/>
      </w:docPartPr>
      <w:docPartBody>
        <w:p w:rsidR="00135E4C" w:rsidRDefault="006061B9" w:rsidP="006061B9">
          <w:pPr>
            <w:pStyle w:val="981B5762E840834F9C95821099E44DE2"/>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PMingLiU">
    <w:panose1 w:val="02020500000000000000"/>
    <w:charset w:val="88"/>
    <w:family w:val="auto"/>
    <w:pitch w:val="variable"/>
    <w:sig w:usb0="A00002FF" w:usb1="28CFFCFA" w:usb2="00000016" w:usb3="00000000" w:csb0="00100001" w:csb1="00000000"/>
  </w:font>
  <w:font w:name="Calibri Light">
    <w:panose1 w:val="020F0302020204030204"/>
    <w:charset w:val="00"/>
    <w:family w:val="auto"/>
    <w:pitch w:val="variable"/>
    <w:sig w:usb0="A00002EF" w:usb1="4000207B"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hyphenationZone w:val="425"/>
  <w:characterSpacingControl w:val="doNotCompress"/>
  <w:compat>
    <w:useFELayout/>
    <w:compatSetting w:name="compatibilityMode" w:uri="http://schemas.microsoft.com/office/word" w:val="12"/>
  </w:compat>
  <w:rsids>
    <w:rsidRoot w:val="006061B9"/>
    <w:rsid w:val="00135E4C"/>
    <w:rsid w:val="0023489C"/>
    <w:rsid w:val="0027092B"/>
    <w:rsid w:val="00495838"/>
    <w:rsid w:val="006061B9"/>
    <w:rsid w:val="00814173"/>
    <w:rsid w:val="00936762"/>
    <w:rsid w:val="00B454D5"/>
    <w:rsid w:val="00BB5F43"/>
    <w:rsid w:val="00D97C07"/>
    <w:rsid w:val="00E861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1417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981B5762E840834F9C95821099E44DE2">
    <w:name w:val="981B5762E840834F9C95821099E44DE2"/>
    <w:rsid w:val="006061B9"/>
  </w:style>
  <w:style w:type="paragraph" w:customStyle="1" w:styleId="4D7AA296A4FA3842838E232144E2894C">
    <w:name w:val="4D7AA296A4FA3842838E232144E2894C"/>
    <w:rsid w:val="006061B9"/>
  </w:style>
  <w:style w:type="paragraph" w:customStyle="1" w:styleId="0BAC94CDDF22E94C88FB659A460F68B8">
    <w:name w:val="0BAC94CDDF22E94C88FB659A460F68B8"/>
    <w:rsid w:val="00135E4C"/>
    <w:rPr>
      <w:lang w:eastAsia="es-ES_tradn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9D086A-91EE-F040-BEB7-8CAF9B1A6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0405</Words>
  <Characters>57231</Characters>
  <Application>Microsoft Macintosh Word</Application>
  <DocSecurity>0</DocSecurity>
  <Lines>476</Lines>
  <Paragraphs>135</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675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2</cp:revision>
  <cp:lastPrinted>2016-08-24T20:31:00Z</cp:lastPrinted>
  <dcterms:created xsi:type="dcterms:W3CDTF">2017-05-19T17:08:00Z</dcterms:created>
  <dcterms:modified xsi:type="dcterms:W3CDTF">2017-05-19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71551644-9596-3583-be68-d7f60c2c0b75</vt:lpwstr>
  </property>
</Properties>
</file>